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BE76A" w14:textId="6968EF06" w:rsidR="00150448" w:rsidRPr="0024107F" w:rsidRDefault="00B63963" w:rsidP="00876D19">
      <w:pPr>
        <w:spacing w:before="100" w:beforeAutospacing="1" w:after="100" w:afterAutospacing="1"/>
        <w:jc w:val="center"/>
        <w:rPr>
          <w:sz w:val="32"/>
          <w:szCs w:val="32"/>
        </w:rPr>
      </w:pPr>
      <w:proofErr w:type="spellStart"/>
      <w:r>
        <w:rPr>
          <w:sz w:val="32"/>
          <w:szCs w:val="32"/>
        </w:rPr>
        <w:t>MRSCloud</w:t>
      </w:r>
      <w:proofErr w:type="spellEnd"/>
      <w:r>
        <w:rPr>
          <w:sz w:val="32"/>
          <w:szCs w:val="32"/>
        </w:rPr>
        <w:t>: a Cloud-</w:t>
      </w:r>
      <w:r w:rsidR="00876D19" w:rsidRPr="0024107F">
        <w:rPr>
          <w:sz w:val="32"/>
          <w:szCs w:val="32"/>
        </w:rPr>
        <w:t xml:space="preserve">based </w:t>
      </w:r>
      <w:r w:rsidR="005968E5" w:rsidRPr="0024107F">
        <w:rPr>
          <w:sz w:val="32"/>
          <w:szCs w:val="32"/>
        </w:rPr>
        <w:t xml:space="preserve">MR Spectroscopy Tool </w:t>
      </w:r>
      <w:r w:rsidR="005968E5">
        <w:rPr>
          <w:sz w:val="32"/>
          <w:szCs w:val="32"/>
        </w:rPr>
        <w:t xml:space="preserve">for </w:t>
      </w:r>
      <w:r w:rsidR="005B2FFA" w:rsidRPr="0024107F">
        <w:rPr>
          <w:sz w:val="32"/>
          <w:szCs w:val="32"/>
        </w:rPr>
        <w:t xml:space="preserve">Basis Set </w:t>
      </w:r>
      <w:r w:rsidR="005968E5">
        <w:rPr>
          <w:sz w:val="32"/>
          <w:szCs w:val="32"/>
        </w:rPr>
        <w:t>Simulation</w:t>
      </w:r>
    </w:p>
    <w:p w14:paraId="53642101" w14:textId="60A9CA43" w:rsidR="00876D19" w:rsidRPr="005620A9" w:rsidRDefault="00876D19" w:rsidP="00876D19">
      <w:pPr>
        <w:jc w:val="center"/>
      </w:pPr>
      <w:r w:rsidRPr="005620A9">
        <w:t>Steve C.N. Hui</w:t>
      </w:r>
      <w:r w:rsidR="005620A9">
        <w:t>, PhD,</w:t>
      </w:r>
      <w:r w:rsidRPr="005620A9">
        <w:rPr>
          <w:vertAlign w:val="superscript"/>
        </w:rPr>
        <w:t>1,2</w:t>
      </w:r>
      <w:r w:rsidRPr="005620A9">
        <w:t xml:space="preserve"> Muhammad G. Saleh</w:t>
      </w:r>
      <w:r w:rsidR="005620A9">
        <w:t>, PhD,</w:t>
      </w:r>
      <w:r w:rsidRPr="005620A9">
        <w:rPr>
          <w:vertAlign w:val="superscript"/>
        </w:rPr>
        <w:t>3</w:t>
      </w:r>
      <w:r w:rsidRPr="005620A9">
        <w:t xml:space="preserve"> </w:t>
      </w:r>
      <w:r w:rsidRPr="005620A9">
        <w:rPr>
          <w:rFonts w:eastAsia="Arial"/>
        </w:rPr>
        <w:t xml:space="preserve">Helge J. </w:t>
      </w:r>
      <w:proofErr w:type="spellStart"/>
      <w:r w:rsidRPr="005620A9">
        <w:rPr>
          <w:rFonts w:eastAsia="Arial"/>
        </w:rPr>
        <w:t>Zöllner</w:t>
      </w:r>
      <w:proofErr w:type="spellEnd"/>
      <w:r w:rsidR="005620A9">
        <w:rPr>
          <w:rFonts w:eastAsia="Arial"/>
        </w:rPr>
        <w:t>, PhD,</w:t>
      </w:r>
      <w:r w:rsidRPr="005620A9">
        <w:rPr>
          <w:vertAlign w:val="superscript"/>
        </w:rPr>
        <w:t>1,2</w:t>
      </w:r>
      <w:r w:rsidRPr="005620A9">
        <w:t xml:space="preserve"> Georg Oeltzschner</w:t>
      </w:r>
      <w:r w:rsidR="005620A9">
        <w:t>, PhD,</w:t>
      </w:r>
      <w:r w:rsidRPr="005620A9">
        <w:rPr>
          <w:vertAlign w:val="superscript"/>
        </w:rPr>
        <w:t>1,2</w:t>
      </w:r>
      <w:r w:rsidRPr="005620A9">
        <w:t xml:space="preserve"> </w:t>
      </w:r>
      <w:proofErr w:type="spellStart"/>
      <w:r w:rsidRPr="005620A9">
        <w:t>Hongli</w:t>
      </w:r>
      <w:proofErr w:type="spellEnd"/>
      <w:r w:rsidRPr="005620A9">
        <w:t xml:space="preserve"> Fan</w:t>
      </w:r>
      <w:r w:rsidRPr="005620A9">
        <w:rPr>
          <w:vertAlign w:val="superscript"/>
        </w:rPr>
        <w:t xml:space="preserve"> 1,4</w:t>
      </w:r>
      <w:r w:rsidRPr="005620A9">
        <w:t>, Yue</w:t>
      </w:r>
      <w:r w:rsidR="00C818A3" w:rsidRPr="005620A9">
        <w:t xml:space="preserve"> Li</w:t>
      </w:r>
      <w:r w:rsidR="002859F4">
        <w:t>, PhD,</w:t>
      </w:r>
      <w:r w:rsidRPr="005620A9">
        <w:rPr>
          <w:vertAlign w:val="superscript"/>
        </w:rPr>
        <w:t xml:space="preserve"> </w:t>
      </w:r>
      <w:r w:rsidR="00E01863" w:rsidRPr="005620A9">
        <w:rPr>
          <w:vertAlign w:val="superscript"/>
        </w:rPr>
        <w:t>5</w:t>
      </w:r>
      <w:r w:rsidRPr="005620A9">
        <w:t xml:space="preserve"> </w:t>
      </w:r>
      <w:proofErr w:type="spellStart"/>
      <w:r w:rsidR="00D03764" w:rsidRPr="005620A9">
        <w:t>Yulu</w:t>
      </w:r>
      <w:proofErr w:type="spellEnd"/>
      <w:r w:rsidR="00D03764" w:rsidRPr="005620A9">
        <w:t xml:space="preserve"> Song</w:t>
      </w:r>
      <w:r w:rsidR="005620A9">
        <w:t>, MD,</w:t>
      </w:r>
      <w:r w:rsidR="00D03764" w:rsidRPr="005620A9">
        <w:rPr>
          <w:vertAlign w:val="superscript"/>
        </w:rPr>
        <w:t>1,2</w:t>
      </w:r>
      <w:r w:rsidR="00D03764" w:rsidRPr="005620A9">
        <w:t xml:space="preserve"> </w:t>
      </w:r>
      <w:proofErr w:type="spellStart"/>
      <w:r w:rsidRPr="005620A9">
        <w:t>Hangyi</w:t>
      </w:r>
      <w:proofErr w:type="spellEnd"/>
      <w:r w:rsidRPr="005620A9">
        <w:t xml:space="preserve"> Jiang</w:t>
      </w:r>
      <w:r w:rsidR="00B63963">
        <w:t>, PhD,</w:t>
      </w:r>
      <w:r w:rsidRPr="005620A9">
        <w:rPr>
          <w:vertAlign w:val="superscript"/>
        </w:rPr>
        <w:t>1</w:t>
      </w:r>
      <w:r w:rsidR="00B63963">
        <w:rPr>
          <w:vertAlign w:val="superscript"/>
        </w:rPr>
        <w:t>,2</w:t>
      </w:r>
      <w:r w:rsidRPr="005620A9">
        <w:t xml:space="preserve"> </w:t>
      </w:r>
      <w:r w:rsidR="00B44DBE" w:rsidRPr="005620A9">
        <w:t>Jamie Near</w:t>
      </w:r>
      <w:r w:rsidR="005620A9">
        <w:t>, PhD,</w:t>
      </w:r>
      <w:r w:rsidR="00E01863" w:rsidRPr="005620A9">
        <w:rPr>
          <w:vertAlign w:val="superscript"/>
        </w:rPr>
        <w:t>6</w:t>
      </w:r>
      <w:r w:rsidR="00B44DBE" w:rsidRPr="005620A9">
        <w:t xml:space="preserve"> </w:t>
      </w:r>
      <w:r w:rsidRPr="005620A9">
        <w:t>Susumu Mori</w:t>
      </w:r>
      <w:r w:rsidR="005620A9">
        <w:t>, PhD,</w:t>
      </w:r>
      <w:r w:rsidRPr="005620A9">
        <w:rPr>
          <w:vertAlign w:val="superscript"/>
        </w:rPr>
        <w:t>1</w:t>
      </w:r>
      <w:r w:rsidR="00F91224" w:rsidRPr="005620A9">
        <w:rPr>
          <w:vertAlign w:val="superscript"/>
        </w:rPr>
        <w:t>,2</w:t>
      </w:r>
      <w:r w:rsidRPr="005620A9">
        <w:t xml:space="preserve"> </w:t>
      </w:r>
      <w:proofErr w:type="spellStart"/>
      <w:r w:rsidRPr="005620A9">
        <w:t>Hanzhang</w:t>
      </w:r>
      <w:proofErr w:type="spellEnd"/>
      <w:r w:rsidRPr="005620A9">
        <w:t xml:space="preserve"> Lu</w:t>
      </w:r>
      <w:r w:rsidR="00B63963">
        <w:t>, PhD,</w:t>
      </w:r>
      <w:r w:rsidRPr="005620A9">
        <w:rPr>
          <w:vertAlign w:val="superscript"/>
        </w:rPr>
        <w:t>1</w:t>
      </w:r>
      <w:r w:rsidR="002A3EA3" w:rsidRPr="005620A9">
        <w:rPr>
          <w:vertAlign w:val="superscript"/>
        </w:rPr>
        <w:t>,2</w:t>
      </w:r>
      <w:r w:rsidRPr="005620A9">
        <w:t xml:space="preserve"> Richard A.E. Edden</w:t>
      </w:r>
      <w:r w:rsidR="005620A9">
        <w:t>, PhD,</w:t>
      </w:r>
      <w:r w:rsidRPr="005620A9">
        <w:rPr>
          <w:vertAlign w:val="superscript"/>
        </w:rPr>
        <w:t>1,2</w:t>
      </w:r>
      <w:r w:rsidR="00B63963">
        <w:rPr>
          <w:vertAlign w:val="superscript"/>
        </w:rPr>
        <w:t>*</w:t>
      </w:r>
    </w:p>
    <w:p w14:paraId="7DF8D0FC" w14:textId="1B06764D" w:rsidR="00876D19" w:rsidRPr="005620A9" w:rsidRDefault="00876D19" w:rsidP="00876D19"/>
    <w:p w14:paraId="07CC4AFE" w14:textId="6A4BB04E" w:rsidR="00876D19" w:rsidRPr="005620A9" w:rsidRDefault="00876D19" w:rsidP="00876D19">
      <w:pPr>
        <w:rPr>
          <w:rFonts w:eastAsia="Arial"/>
        </w:rPr>
      </w:pPr>
      <w:r w:rsidRPr="005620A9">
        <w:rPr>
          <w:rFonts w:eastAsia="Arial"/>
          <w:vertAlign w:val="superscript"/>
        </w:rPr>
        <w:t xml:space="preserve">1 </w:t>
      </w:r>
      <w:r w:rsidRPr="005620A9">
        <w:rPr>
          <w:rFonts w:eastAsia="Arial"/>
        </w:rPr>
        <w:t>Russell H. Morgan Department of Radiology and Radiological Science, The Johns Hopkins University School of Medicine, Baltimore, MD, USA</w:t>
      </w:r>
    </w:p>
    <w:p w14:paraId="4365B183" w14:textId="77777777" w:rsidR="00876D19" w:rsidRPr="005620A9" w:rsidRDefault="00876D19" w:rsidP="00876D19">
      <w:r w:rsidRPr="005620A9">
        <w:rPr>
          <w:rFonts w:eastAsia="Arial"/>
          <w:vertAlign w:val="superscript"/>
        </w:rPr>
        <w:t>2</w:t>
      </w:r>
      <w:r w:rsidRPr="005620A9">
        <w:rPr>
          <w:rFonts w:eastAsia="Arial"/>
        </w:rPr>
        <w:t xml:space="preserve"> F.M. Kirby Research Center for Functional Brain Imaging, Kennedy Krieger Institute, Baltimore, MD, USA</w:t>
      </w:r>
    </w:p>
    <w:p w14:paraId="33B4A82F" w14:textId="2BEB8DF7" w:rsidR="00876D19" w:rsidRPr="005620A9" w:rsidRDefault="00876D19" w:rsidP="00876D19">
      <w:r w:rsidRPr="005620A9">
        <w:rPr>
          <w:rFonts w:eastAsia="Arial"/>
          <w:vertAlign w:val="superscript"/>
        </w:rPr>
        <w:t>3</w:t>
      </w:r>
      <w:r w:rsidRPr="005620A9">
        <w:rPr>
          <w:rFonts w:eastAsia="Arial"/>
        </w:rPr>
        <w:t xml:space="preserve"> Department of Diagnostic Radiology and Nuclear Medicine, University of Maryland School of Medicine, Baltimore, MD, USA</w:t>
      </w:r>
    </w:p>
    <w:p w14:paraId="3E4AC19D" w14:textId="495F4905" w:rsidR="00876D19" w:rsidRPr="005620A9" w:rsidRDefault="00876D19" w:rsidP="00876D19">
      <w:pPr>
        <w:rPr>
          <w:rFonts w:eastAsia="Arial"/>
        </w:rPr>
      </w:pPr>
      <w:r w:rsidRPr="005620A9">
        <w:rPr>
          <w:rFonts w:eastAsia="Arial"/>
          <w:vertAlign w:val="superscript"/>
        </w:rPr>
        <w:t>4</w:t>
      </w:r>
      <w:r w:rsidRPr="005620A9">
        <w:rPr>
          <w:rFonts w:eastAsia="Arial"/>
        </w:rPr>
        <w:t xml:space="preserve"> Department of Biomedical Engineering, The Johns Hopkins University School of Medicine, Baltimore, MD, USA</w:t>
      </w:r>
    </w:p>
    <w:p w14:paraId="67812390" w14:textId="59C6BB7F" w:rsidR="00E01863" w:rsidRPr="005620A9" w:rsidRDefault="00E01863" w:rsidP="00876D19">
      <w:pPr>
        <w:rPr>
          <w:rFonts w:eastAsia="Arial"/>
        </w:rPr>
      </w:pPr>
      <w:r w:rsidRPr="005620A9">
        <w:rPr>
          <w:rFonts w:eastAsia="Arial"/>
          <w:vertAlign w:val="superscript"/>
        </w:rPr>
        <w:t>5</w:t>
      </w:r>
      <w:r w:rsidRPr="005620A9">
        <w:rPr>
          <w:rFonts w:ascii="-webkit-standard" w:hAnsi="-webkit-standard"/>
          <w:color w:val="000000"/>
        </w:rPr>
        <w:t> </w:t>
      </w:r>
      <w:proofErr w:type="spellStart"/>
      <w:r w:rsidRPr="005620A9">
        <w:rPr>
          <w:rFonts w:eastAsia="Arial"/>
        </w:rPr>
        <w:t>AnatomyWorks</w:t>
      </w:r>
      <w:proofErr w:type="spellEnd"/>
      <w:r w:rsidRPr="005620A9">
        <w:rPr>
          <w:rFonts w:eastAsia="Arial"/>
        </w:rPr>
        <w:t>, LLC, Ellicott City, Maryland, USA</w:t>
      </w:r>
    </w:p>
    <w:p w14:paraId="6227236D" w14:textId="5D2ADFB5" w:rsidR="0024107F" w:rsidRPr="005620A9" w:rsidRDefault="00E01863" w:rsidP="00876D19">
      <w:pPr>
        <w:rPr>
          <w:rFonts w:eastAsiaTheme="minorEastAsia"/>
        </w:rPr>
      </w:pPr>
      <w:r w:rsidRPr="005620A9">
        <w:rPr>
          <w:rFonts w:eastAsia="Arial"/>
          <w:vertAlign w:val="superscript"/>
        </w:rPr>
        <w:t>6</w:t>
      </w:r>
      <w:r w:rsidR="0024107F" w:rsidRPr="005620A9">
        <w:rPr>
          <w:rFonts w:eastAsia="Arial"/>
        </w:rPr>
        <w:t xml:space="preserve"> </w:t>
      </w:r>
      <w:r w:rsidR="00CE78E8" w:rsidRPr="005620A9">
        <w:rPr>
          <w:rFonts w:eastAsia="Arial"/>
        </w:rPr>
        <w:t xml:space="preserve">Sunnybrook Research Institute and </w:t>
      </w:r>
      <w:r w:rsidR="0024107F" w:rsidRPr="005620A9">
        <w:rPr>
          <w:rFonts w:eastAsia="Arial"/>
        </w:rPr>
        <w:t>Department of Medical Biophysics, University of Toronto, Toronto, ON, Canada</w:t>
      </w:r>
    </w:p>
    <w:p w14:paraId="075932F6" w14:textId="77777777" w:rsidR="005620A9" w:rsidRPr="005620A9" w:rsidRDefault="005620A9" w:rsidP="005620A9"/>
    <w:p w14:paraId="21A4E8CB" w14:textId="0D155B38" w:rsidR="005620A9" w:rsidRPr="005620A9" w:rsidRDefault="005620A9" w:rsidP="005620A9">
      <w:r w:rsidRPr="005620A9">
        <w:t xml:space="preserve">* Corresponding author. Division of Neuroradiology, Park 367H, The Johns Hopkins University School of Medicine, 600 N Wolfe St, Baltimore, MD 21287, USA. </w:t>
      </w:r>
    </w:p>
    <w:p w14:paraId="4E837A41" w14:textId="77777777" w:rsidR="005620A9" w:rsidRPr="005620A9" w:rsidRDefault="005620A9" w:rsidP="005620A9">
      <w:r w:rsidRPr="005620A9">
        <w:t>Email address: raee2@jhu.edu</w:t>
      </w:r>
    </w:p>
    <w:p w14:paraId="0E9FCE8E" w14:textId="77777777" w:rsidR="005620A9" w:rsidRPr="005620A9" w:rsidRDefault="005620A9" w:rsidP="005620A9">
      <w:pPr>
        <w:pStyle w:val="NormalWeb"/>
        <w:shd w:val="clear" w:color="auto" w:fill="FFFFFF"/>
        <w:jc w:val="both"/>
        <w:rPr>
          <w:b/>
          <w:bCs/>
          <w:lang w:eastAsia="zh-CN"/>
        </w:rPr>
      </w:pPr>
      <w:r w:rsidRPr="005620A9">
        <w:rPr>
          <w:b/>
          <w:bCs/>
          <w:lang w:eastAsia="zh-CN"/>
        </w:rPr>
        <w:t>Acknowledgement</w:t>
      </w:r>
    </w:p>
    <w:p w14:paraId="23C3C7EC" w14:textId="77777777" w:rsidR="005620A9" w:rsidRPr="005620A9" w:rsidRDefault="005620A9" w:rsidP="005620A9">
      <w:pPr>
        <w:spacing w:before="100" w:beforeAutospacing="1" w:after="100" w:afterAutospacing="1"/>
      </w:pPr>
      <w:r w:rsidRPr="005620A9">
        <w:t>This work was supported by NIH grants R01 EB016089, R01 EB023963, R21 AG060245, R00 AG062230, K99 DA051315, P41 EB015909 and P41 EB031771</w:t>
      </w:r>
    </w:p>
    <w:p w14:paraId="75432ED7" w14:textId="77777777" w:rsidR="005620A9" w:rsidRPr="005620A9" w:rsidRDefault="005620A9" w:rsidP="00E90F84">
      <w:pPr>
        <w:spacing w:before="100" w:beforeAutospacing="1" w:after="100" w:afterAutospacing="1"/>
        <w:jc w:val="both"/>
        <w:rPr>
          <w:b/>
          <w:bCs/>
        </w:rPr>
      </w:pPr>
      <w:r w:rsidRPr="005620A9">
        <w:rPr>
          <w:b/>
          <w:bCs/>
        </w:rPr>
        <w:t>Running Title</w:t>
      </w:r>
    </w:p>
    <w:p w14:paraId="2AC51E51" w14:textId="1F31663C" w:rsidR="005620A9" w:rsidRPr="005620A9" w:rsidRDefault="005620A9" w:rsidP="00E90F84">
      <w:pPr>
        <w:spacing w:before="100" w:beforeAutospacing="1" w:after="100" w:afterAutospacing="1"/>
        <w:jc w:val="both"/>
      </w:pPr>
      <w:r w:rsidRPr="005620A9">
        <w:t xml:space="preserve">Cloud-based </w:t>
      </w:r>
      <w:r w:rsidR="00CF7282">
        <w:t>basis-set</w:t>
      </w:r>
      <w:r w:rsidRPr="005620A9">
        <w:t xml:space="preserve"> Simulation</w:t>
      </w:r>
    </w:p>
    <w:p w14:paraId="23E33910" w14:textId="26C0E2CD" w:rsidR="005620A9" w:rsidRDefault="005620A9">
      <w:pPr>
        <w:rPr>
          <w:b/>
          <w:bCs/>
        </w:rPr>
      </w:pPr>
      <w:r>
        <w:rPr>
          <w:b/>
          <w:bCs/>
        </w:rPr>
        <w:br w:type="page"/>
      </w:r>
    </w:p>
    <w:p w14:paraId="32B329D4" w14:textId="77777777" w:rsidR="00FA7049" w:rsidRPr="0024107F" w:rsidRDefault="00FA7049" w:rsidP="00FA7049">
      <w:pPr>
        <w:spacing w:before="100" w:beforeAutospacing="1" w:after="100" w:afterAutospacing="1"/>
        <w:jc w:val="center"/>
        <w:rPr>
          <w:sz w:val="32"/>
          <w:szCs w:val="32"/>
        </w:rPr>
      </w:pPr>
      <w:proofErr w:type="spellStart"/>
      <w:r>
        <w:rPr>
          <w:sz w:val="32"/>
          <w:szCs w:val="32"/>
        </w:rPr>
        <w:lastRenderedPageBreak/>
        <w:t>MRSCloud</w:t>
      </w:r>
      <w:proofErr w:type="spellEnd"/>
      <w:r>
        <w:rPr>
          <w:sz w:val="32"/>
          <w:szCs w:val="32"/>
        </w:rPr>
        <w:t>: a Cloud-</w:t>
      </w:r>
      <w:r w:rsidRPr="0024107F">
        <w:rPr>
          <w:sz w:val="32"/>
          <w:szCs w:val="32"/>
        </w:rPr>
        <w:t xml:space="preserve">based MR Spectroscopy Tool </w:t>
      </w:r>
      <w:r>
        <w:rPr>
          <w:sz w:val="32"/>
          <w:szCs w:val="32"/>
        </w:rPr>
        <w:t xml:space="preserve">for </w:t>
      </w:r>
      <w:r w:rsidRPr="0024107F">
        <w:rPr>
          <w:sz w:val="32"/>
          <w:szCs w:val="32"/>
        </w:rPr>
        <w:t xml:space="preserve">Basis Set </w:t>
      </w:r>
      <w:r>
        <w:rPr>
          <w:sz w:val="32"/>
          <w:szCs w:val="32"/>
        </w:rPr>
        <w:t>Simulation</w:t>
      </w:r>
    </w:p>
    <w:p w14:paraId="2BA996F1" w14:textId="6728D0E8" w:rsidR="005620A9" w:rsidRPr="00B63963" w:rsidRDefault="005620A9" w:rsidP="005620A9">
      <w:pPr>
        <w:spacing w:before="100" w:beforeAutospacing="1" w:after="100" w:afterAutospacing="1"/>
        <w:jc w:val="both"/>
        <w:rPr>
          <w:b/>
          <w:bCs/>
        </w:rPr>
      </w:pPr>
      <w:r w:rsidRPr="00B63963">
        <w:rPr>
          <w:b/>
          <w:bCs/>
        </w:rPr>
        <w:t>Abstract</w:t>
      </w:r>
    </w:p>
    <w:p w14:paraId="36A43DA1" w14:textId="780D2816" w:rsidR="005620A9" w:rsidRPr="00B63963" w:rsidRDefault="005620A9" w:rsidP="005620A9">
      <w:pPr>
        <w:shd w:val="clear" w:color="auto" w:fill="FFFFFF"/>
        <w:spacing w:before="75" w:after="75"/>
        <w:rPr>
          <w:color w:val="1C1D1E"/>
        </w:rPr>
      </w:pPr>
      <w:r w:rsidRPr="005620A9">
        <w:rPr>
          <w:color w:val="1C1D1E"/>
        </w:rPr>
        <w:t>BACKGROUND</w:t>
      </w:r>
    </w:p>
    <w:p w14:paraId="2BC7D086" w14:textId="77777777" w:rsidR="00B63963" w:rsidRPr="005620A9" w:rsidRDefault="00B63963" w:rsidP="005620A9">
      <w:pPr>
        <w:shd w:val="clear" w:color="auto" w:fill="FFFFFF"/>
        <w:spacing w:before="75" w:after="75"/>
        <w:rPr>
          <w:color w:val="1C1D1E"/>
        </w:rPr>
      </w:pPr>
    </w:p>
    <w:p w14:paraId="55DD170A" w14:textId="2B977A53" w:rsidR="005620A9" w:rsidRPr="00B63963" w:rsidRDefault="005620A9" w:rsidP="005620A9">
      <w:pPr>
        <w:shd w:val="clear" w:color="auto" w:fill="FFFFFF"/>
        <w:spacing w:before="75" w:after="75"/>
        <w:rPr>
          <w:color w:val="1C1D1E"/>
        </w:rPr>
      </w:pPr>
      <w:r w:rsidRPr="005620A9">
        <w:rPr>
          <w:color w:val="1C1D1E"/>
        </w:rPr>
        <w:t>PURPOSE</w:t>
      </w:r>
    </w:p>
    <w:p w14:paraId="6D3C8D3A" w14:textId="00BAA53D" w:rsidR="00B63963" w:rsidRPr="005620A9" w:rsidRDefault="009C6082" w:rsidP="009C6082">
      <w:pPr>
        <w:pStyle w:val="NormalWeb"/>
        <w:shd w:val="clear" w:color="auto" w:fill="FCFCFC"/>
        <w:jc w:val="both"/>
      </w:pPr>
      <w:r w:rsidRPr="00E90F84">
        <w:t>The aims of the proposed cloud-based spectral simulation tool</w:t>
      </w:r>
      <w:r>
        <w:t xml:space="preserve">, the </w:t>
      </w:r>
      <w:proofErr w:type="spellStart"/>
      <w:r>
        <w:t>MRSCloud</w:t>
      </w:r>
      <w:proofErr w:type="spellEnd"/>
      <w:r>
        <w:t>,</w:t>
      </w:r>
      <w:r w:rsidRPr="00E90F84">
        <w:t xml:space="preserve"> are: 1) to implement HERMES and HERCULES in addition to the un-edited and MEGA sequences, 2) to allow the simulation of using different localization methods (PRESS and semi-LASER), 3) to simulate vendor specify (GE, Philips, Siemens) basis sets. </w:t>
      </w:r>
    </w:p>
    <w:p w14:paraId="1DC9B466" w14:textId="4702EA6C" w:rsidR="005620A9" w:rsidRPr="00B63963" w:rsidRDefault="005620A9" w:rsidP="005620A9">
      <w:pPr>
        <w:shd w:val="clear" w:color="auto" w:fill="FFFFFF"/>
        <w:spacing w:before="75" w:after="75"/>
        <w:rPr>
          <w:color w:val="1C1D1E"/>
        </w:rPr>
      </w:pPr>
      <w:r w:rsidRPr="005620A9">
        <w:rPr>
          <w:color w:val="1C1D1E"/>
        </w:rPr>
        <w:t>STUDY TYPE (retrospective/prospective/longitudinal/case control/cohort etc.)</w:t>
      </w:r>
    </w:p>
    <w:p w14:paraId="55E810EB" w14:textId="77777777" w:rsidR="00B63963" w:rsidRPr="005620A9" w:rsidRDefault="00B63963" w:rsidP="005620A9">
      <w:pPr>
        <w:shd w:val="clear" w:color="auto" w:fill="FFFFFF"/>
        <w:spacing w:before="75" w:after="75"/>
        <w:rPr>
          <w:color w:val="1C1D1E"/>
        </w:rPr>
      </w:pPr>
    </w:p>
    <w:p w14:paraId="5E1A77C2" w14:textId="42DDDF7D" w:rsidR="005620A9" w:rsidRPr="00B63963" w:rsidRDefault="005620A9" w:rsidP="005620A9">
      <w:pPr>
        <w:shd w:val="clear" w:color="auto" w:fill="FFFFFF"/>
        <w:spacing w:before="75" w:after="75"/>
        <w:rPr>
          <w:color w:val="1C1D1E"/>
        </w:rPr>
      </w:pPr>
      <w:r w:rsidRPr="005620A9">
        <w:rPr>
          <w:color w:val="1C1D1E"/>
        </w:rPr>
        <w:t>POPULATION or SUBJECTS or PHANTOM or SPECIMEN or ANIMAL MODEL (type and numbers)</w:t>
      </w:r>
    </w:p>
    <w:p w14:paraId="54D38943" w14:textId="77777777" w:rsidR="00B63963" w:rsidRPr="005620A9" w:rsidRDefault="00B63963" w:rsidP="005620A9">
      <w:pPr>
        <w:shd w:val="clear" w:color="auto" w:fill="FFFFFF"/>
        <w:spacing w:before="75" w:after="75"/>
        <w:rPr>
          <w:color w:val="1C1D1E"/>
        </w:rPr>
      </w:pPr>
    </w:p>
    <w:p w14:paraId="38712AFD" w14:textId="5245BAC9" w:rsidR="005620A9" w:rsidRPr="00B63963" w:rsidRDefault="005620A9" w:rsidP="005620A9">
      <w:pPr>
        <w:shd w:val="clear" w:color="auto" w:fill="FFFFFF"/>
        <w:spacing w:before="75" w:after="75"/>
        <w:rPr>
          <w:color w:val="1C1D1E"/>
        </w:rPr>
      </w:pPr>
      <w:r w:rsidRPr="005620A9">
        <w:rPr>
          <w:color w:val="1C1D1E"/>
        </w:rPr>
        <w:t>FIELDSTRENGTH/SEQUENCE</w:t>
      </w:r>
    </w:p>
    <w:p w14:paraId="581B9CFD" w14:textId="307C5262" w:rsidR="00B63963" w:rsidRDefault="00B63963" w:rsidP="005620A9">
      <w:pPr>
        <w:shd w:val="clear" w:color="auto" w:fill="FFFFFF"/>
        <w:spacing w:before="75" w:after="75"/>
        <w:rPr>
          <w:color w:val="1C1D1E"/>
        </w:rPr>
      </w:pPr>
      <w:r w:rsidRPr="00B63963">
        <w:rPr>
          <w:color w:val="1C1D1E"/>
        </w:rPr>
        <w:t xml:space="preserve">Simulations can be achieved in 3T using unedited, MEGA, HERMES and HERCULES with PRESS and semi-LASER localizations. </w:t>
      </w:r>
    </w:p>
    <w:p w14:paraId="2C7136F8" w14:textId="77777777" w:rsidR="00B63963" w:rsidRPr="005620A9" w:rsidRDefault="00B63963" w:rsidP="005620A9">
      <w:pPr>
        <w:shd w:val="clear" w:color="auto" w:fill="FFFFFF"/>
        <w:spacing w:before="75" w:after="75"/>
        <w:rPr>
          <w:color w:val="1C1D1E"/>
        </w:rPr>
      </w:pPr>
    </w:p>
    <w:p w14:paraId="688AF9C2" w14:textId="36628C4C" w:rsidR="005620A9" w:rsidRPr="00B63963" w:rsidRDefault="005620A9" w:rsidP="005620A9">
      <w:pPr>
        <w:shd w:val="clear" w:color="auto" w:fill="FFFFFF"/>
        <w:spacing w:before="75" w:after="75"/>
        <w:rPr>
          <w:color w:val="1C1D1E"/>
        </w:rPr>
      </w:pPr>
      <w:r w:rsidRPr="005620A9">
        <w:rPr>
          <w:color w:val="1C1D1E"/>
        </w:rPr>
        <w:t>ASSESSMENT (what? By whom? How? What criteria?)</w:t>
      </w:r>
    </w:p>
    <w:p w14:paraId="7DAD1925" w14:textId="77777777" w:rsidR="00B63963" w:rsidRPr="005620A9" w:rsidRDefault="00B63963" w:rsidP="005620A9">
      <w:pPr>
        <w:shd w:val="clear" w:color="auto" w:fill="FFFFFF"/>
        <w:spacing w:before="75" w:after="75"/>
        <w:rPr>
          <w:color w:val="1C1D1E"/>
        </w:rPr>
      </w:pPr>
    </w:p>
    <w:p w14:paraId="369C7D1D" w14:textId="74AAA2F7" w:rsidR="005620A9" w:rsidRPr="00B63963" w:rsidRDefault="005620A9" w:rsidP="005620A9">
      <w:pPr>
        <w:shd w:val="clear" w:color="auto" w:fill="FFFFFF"/>
        <w:spacing w:before="75" w:after="75"/>
        <w:rPr>
          <w:color w:val="1C1D1E"/>
        </w:rPr>
      </w:pPr>
      <w:r w:rsidRPr="005620A9">
        <w:rPr>
          <w:color w:val="1C1D1E"/>
        </w:rPr>
        <w:t>STATISTICAL TESTS (please list the significance level)</w:t>
      </w:r>
    </w:p>
    <w:p w14:paraId="513AC7C1" w14:textId="77777777" w:rsidR="00B63963" w:rsidRPr="005620A9" w:rsidRDefault="00B63963" w:rsidP="005620A9">
      <w:pPr>
        <w:shd w:val="clear" w:color="auto" w:fill="FFFFFF"/>
        <w:spacing w:before="75" w:after="75"/>
        <w:rPr>
          <w:color w:val="1C1D1E"/>
        </w:rPr>
      </w:pPr>
    </w:p>
    <w:p w14:paraId="2C78A21F" w14:textId="570E11DA" w:rsidR="005620A9" w:rsidRPr="00B63963" w:rsidRDefault="005620A9" w:rsidP="005620A9">
      <w:pPr>
        <w:shd w:val="clear" w:color="auto" w:fill="FFFFFF"/>
        <w:spacing w:before="75" w:after="75"/>
        <w:rPr>
          <w:color w:val="1C1D1E"/>
        </w:rPr>
      </w:pPr>
      <w:r w:rsidRPr="005620A9">
        <w:rPr>
          <w:color w:val="1C1D1E"/>
        </w:rPr>
        <w:t>RESULTS (must have numerical data and statistical testing for each phrase)</w:t>
      </w:r>
    </w:p>
    <w:p w14:paraId="51CFB0C3" w14:textId="77777777" w:rsidR="00B63963" w:rsidRPr="005620A9" w:rsidRDefault="00B63963" w:rsidP="005620A9">
      <w:pPr>
        <w:shd w:val="clear" w:color="auto" w:fill="FFFFFF"/>
        <w:spacing w:before="75" w:after="75"/>
        <w:rPr>
          <w:color w:val="1C1D1E"/>
        </w:rPr>
      </w:pPr>
    </w:p>
    <w:p w14:paraId="2AF037E9" w14:textId="77777777" w:rsidR="005620A9" w:rsidRPr="005620A9" w:rsidRDefault="005620A9" w:rsidP="005620A9">
      <w:pPr>
        <w:shd w:val="clear" w:color="auto" w:fill="FFFFFF"/>
        <w:spacing w:before="75" w:after="75"/>
        <w:rPr>
          <w:color w:val="1C1D1E"/>
        </w:rPr>
      </w:pPr>
      <w:r w:rsidRPr="005620A9">
        <w:rPr>
          <w:color w:val="1C1D1E"/>
        </w:rPr>
        <w:t>DATA CONCLUSION (conclusion is based on the author’s results only)</w:t>
      </w:r>
    </w:p>
    <w:p w14:paraId="7354EDE9" w14:textId="1C380845" w:rsidR="005620A9" w:rsidRPr="00B63963" w:rsidRDefault="005620A9" w:rsidP="005620A9">
      <w:pPr>
        <w:spacing w:before="100" w:beforeAutospacing="1" w:after="100" w:afterAutospacing="1"/>
      </w:pPr>
    </w:p>
    <w:p w14:paraId="2CA20606" w14:textId="77777777" w:rsidR="005620A9" w:rsidRPr="00B63963" w:rsidRDefault="005620A9" w:rsidP="005620A9">
      <w:pPr>
        <w:spacing w:before="100" w:beforeAutospacing="1" w:after="100" w:afterAutospacing="1"/>
      </w:pPr>
    </w:p>
    <w:p w14:paraId="1D452696" w14:textId="7AB9D92E" w:rsidR="005620A9" w:rsidRPr="00B63963" w:rsidRDefault="005620A9" w:rsidP="00B63963">
      <w:pPr>
        <w:pStyle w:val="Default"/>
      </w:pPr>
      <w:r w:rsidRPr="00B63963">
        <w:t xml:space="preserve">Keywords: magnetic resonance spectroscopy, simulation, basis set, </w:t>
      </w:r>
      <w:r w:rsidR="00B63963" w:rsidRPr="00B63963">
        <w:t>coherence pathway filtering, one dimensional projection</w:t>
      </w:r>
      <w:r w:rsidR="004579F0">
        <w:t>, density matrix.</w:t>
      </w:r>
    </w:p>
    <w:p w14:paraId="135BFB1F" w14:textId="77777777" w:rsidR="005620A9" w:rsidRPr="00B63963" w:rsidRDefault="005620A9" w:rsidP="005620A9">
      <w:pPr>
        <w:spacing w:before="100" w:beforeAutospacing="1" w:after="100" w:afterAutospacing="1"/>
      </w:pPr>
    </w:p>
    <w:p w14:paraId="4F0F67B0" w14:textId="77777777" w:rsidR="005620A9" w:rsidRPr="00B63963" w:rsidRDefault="005620A9" w:rsidP="005620A9">
      <w:pPr>
        <w:spacing w:before="100" w:beforeAutospacing="1" w:after="100" w:afterAutospacing="1"/>
      </w:pPr>
      <w:r w:rsidRPr="00B63963">
        <w:rPr>
          <w:rStyle w:val="Emphasis"/>
          <w:color w:val="1C1D1E"/>
          <w:shd w:val="clear" w:color="auto" w:fill="FFFFFF"/>
        </w:rPr>
        <w:t>Research Articles</w:t>
      </w:r>
      <w:r w:rsidRPr="00B63963">
        <w:rPr>
          <w:color w:val="1C1D1E"/>
          <w:shd w:val="clear" w:color="auto" w:fill="FFFFFF"/>
        </w:rPr>
        <w:t>: up to 20 manuscript pages (5,000 words), 40 references, 10 figures and tables.</w:t>
      </w:r>
    </w:p>
    <w:p w14:paraId="0D9E959B" w14:textId="241065F5" w:rsidR="00876D19" w:rsidRPr="00E90F84" w:rsidRDefault="00876D19" w:rsidP="00D413D7">
      <w:pPr>
        <w:spacing w:before="100" w:beforeAutospacing="1" w:after="100" w:afterAutospacing="1"/>
        <w:jc w:val="both"/>
        <w:rPr>
          <w:b/>
          <w:bCs/>
        </w:rPr>
      </w:pPr>
      <w:r w:rsidRPr="00E90F84">
        <w:rPr>
          <w:b/>
          <w:bCs/>
        </w:rPr>
        <w:lastRenderedPageBreak/>
        <w:t xml:space="preserve">Introduction </w:t>
      </w:r>
    </w:p>
    <w:p w14:paraId="7D10463B" w14:textId="1F9A4997" w:rsidR="00310092" w:rsidRDefault="00310092" w:rsidP="00CF7282">
      <w:pPr>
        <w:pStyle w:val="NormalWeb"/>
        <w:shd w:val="clear" w:color="auto" w:fill="FCFCFC"/>
        <w:jc w:val="both"/>
        <w:rPr>
          <w:color w:val="000000" w:themeColor="text1"/>
        </w:rPr>
      </w:pPr>
      <w:r>
        <w:rPr>
          <w:color w:val="000000" w:themeColor="text1"/>
        </w:rPr>
        <w:t>[</w:t>
      </w:r>
      <w:r w:rsidR="00CC50DF">
        <w:rPr>
          <w:color w:val="000000" w:themeColor="text1"/>
        </w:rPr>
        <w:t>Introducing MRS</w:t>
      </w:r>
      <w:r>
        <w:rPr>
          <w:color w:val="000000" w:themeColor="text1"/>
        </w:rPr>
        <w:t xml:space="preserve"> and quantification]</w:t>
      </w:r>
    </w:p>
    <w:p w14:paraId="3CF6B406" w14:textId="11BA95F4" w:rsidR="00A923ED" w:rsidRDefault="0046791D" w:rsidP="00CF7282">
      <w:pPr>
        <w:pStyle w:val="NormalWeb"/>
        <w:shd w:val="clear" w:color="auto" w:fill="FCFCFC"/>
        <w:jc w:val="both"/>
        <w:rPr>
          <w:color w:val="000000" w:themeColor="text1"/>
        </w:rPr>
      </w:pPr>
      <w:r>
        <w:rPr>
          <w:color w:val="000000" w:themeColor="text1"/>
        </w:rPr>
        <w:t>Proton m</w:t>
      </w:r>
      <w:r w:rsidR="00CF7282" w:rsidRPr="00CF7282">
        <w:rPr>
          <w:color w:val="000000" w:themeColor="text1"/>
        </w:rPr>
        <w:t xml:space="preserve">agnetic resonance spectroscopy (MRS) is a non-invasive method that </w:t>
      </w:r>
      <w:r w:rsidR="00CF7282">
        <w:rPr>
          <w:color w:val="000000" w:themeColor="text1"/>
        </w:rPr>
        <w:t>uses an MRI scanner to detect radiofrequency</w:t>
      </w:r>
      <w:r w:rsidR="004C52C7">
        <w:rPr>
          <w:color w:val="000000" w:themeColor="text1"/>
        </w:rPr>
        <w:t xml:space="preserve"> (RF)</w:t>
      </w:r>
      <w:r w:rsidR="00CF7282">
        <w:rPr>
          <w:color w:val="000000" w:themeColor="text1"/>
        </w:rPr>
        <w:t xml:space="preserve"> signals from endogenous</w:t>
      </w:r>
      <w:r w:rsidR="00CF7282" w:rsidRPr="00CF7282">
        <w:rPr>
          <w:color w:val="000000" w:themeColor="text1"/>
        </w:rPr>
        <w:t xml:space="preserve"> brain metabolites.</w:t>
      </w:r>
      <w:r w:rsidR="00CF7282">
        <w:rPr>
          <w:color w:val="000000" w:themeColor="text1"/>
        </w:rPr>
        <w:t xml:space="preserve">  </w:t>
      </w:r>
      <w:r w:rsidR="00CF7282" w:rsidRPr="00A923ED">
        <w:rPr>
          <w:color w:val="000000" w:themeColor="text1"/>
        </w:rPr>
        <w:t>Quantitative MRS</w:t>
      </w:r>
      <w:r w:rsidR="00451C93" w:rsidRPr="00A923ED">
        <w:rPr>
          <w:color w:val="000000" w:themeColor="text1"/>
        </w:rPr>
        <w:t xml:space="preserve"> has a broad range of preclinical and clinical </w:t>
      </w:r>
      <w:r w:rsidR="00CF7282" w:rsidRPr="00A923ED">
        <w:rPr>
          <w:color w:val="000000" w:themeColor="text1"/>
        </w:rPr>
        <w:t xml:space="preserve">research </w:t>
      </w:r>
      <w:r w:rsidR="00451C93" w:rsidRPr="00A923ED">
        <w:rPr>
          <w:color w:val="000000" w:themeColor="text1"/>
        </w:rPr>
        <w:t>applications</w:t>
      </w:r>
      <w:r w:rsidR="00CF7282" w:rsidRPr="00A923ED">
        <w:rPr>
          <w:color w:val="000000" w:themeColor="text1"/>
        </w:rPr>
        <w:t>,</w:t>
      </w:r>
      <w:r w:rsidR="00451C93" w:rsidRPr="00A923ED">
        <w:rPr>
          <w:color w:val="000000" w:themeColor="text1"/>
        </w:rPr>
        <w:t xml:space="preserve"> </w:t>
      </w:r>
      <w:r w:rsidR="00A923ED" w:rsidRPr="00A923ED">
        <w:rPr>
          <w:color w:val="000000" w:themeColor="text1"/>
        </w:rPr>
        <w:t xml:space="preserve">as changes in metabolite levels can </w:t>
      </w:r>
      <w:r w:rsidR="00081A5D">
        <w:rPr>
          <w:color w:val="000000" w:themeColor="text1"/>
        </w:rPr>
        <w:t xml:space="preserve">be </w:t>
      </w:r>
      <w:r w:rsidR="00A923ED" w:rsidRPr="00A923ED">
        <w:rPr>
          <w:color w:val="000000" w:themeColor="text1"/>
        </w:rPr>
        <w:t xml:space="preserve">observed in </w:t>
      </w:r>
      <w:r w:rsidR="00451C93" w:rsidRPr="00A923ED">
        <w:rPr>
          <w:color w:val="000000" w:themeColor="text1"/>
        </w:rPr>
        <w:t>neurodegenerative</w:t>
      </w:r>
      <w:r w:rsidR="00A923ED" w:rsidRPr="00A923ED">
        <w:rPr>
          <w:color w:val="000000" w:themeColor="text1"/>
        </w:rPr>
        <w:t>,</w:t>
      </w:r>
      <w:r w:rsidR="00451C93" w:rsidRPr="00A923ED">
        <w:rPr>
          <w:color w:val="000000" w:themeColor="text1"/>
        </w:rPr>
        <w:t xml:space="preserve"> psychiatric </w:t>
      </w:r>
      <w:r w:rsidR="00A923ED" w:rsidRPr="00A923ED">
        <w:rPr>
          <w:color w:val="000000" w:themeColor="text1"/>
        </w:rPr>
        <w:t xml:space="preserve">and neurodevelopmental </w:t>
      </w:r>
      <w:r w:rsidR="00451C93" w:rsidRPr="00A923ED">
        <w:rPr>
          <w:color w:val="000000" w:themeColor="text1"/>
        </w:rPr>
        <w:t xml:space="preserve">disorders </w:t>
      </w:r>
      <w:r w:rsidR="0052297B" w:rsidRPr="00A923ED">
        <w:rPr>
          <w:color w:val="000000" w:themeColor="text1"/>
        </w:rPr>
        <w:fldChar w:fldCharType="begin">
          <w:fldData xml:space="preserve">PEVuZE5vdGU+PENpdGU+PEF1dGhvcj5NdXJyYXk8L0F1dGhvcj48WWVhcj4yMDE0PC9ZZWFyPjxS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</w:fldData>
        </w:fldChar>
      </w:r>
      <w:r w:rsidR="0052297B" w:rsidRPr="00310092">
        <w:rPr>
          <w:color w:val="000000" w:themeColor="text1"/>
        </w:rPr>
        <w:instrText xml:space="preserve"> ADDIN EN.CITE </w:instrText>
      </w:r>
      <w:r w:rsidR="0052297B" w:rsidRPr="00310092">
        <w:rPr>
          <w:color w:val="000000" w:themeColor="text1"/>
        </w:rPr>
        <w:fldChar w:fldCharType="begin">
          <w:fldData xml:space="preserve">PEVuZE5vdGU+PENpdGU+PEF1dGhvcj5NdXJyYXk8L0F1dGhvcj48WWVhcj4yMDE0PC9ZZWFyPjxS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</w:fldData>
        </w:fldChar>
      </w:r>
      <w:r w:rsidR="0052297B" w:rsidRPr="00310092">
        <w:rPr>
          <w:color w:val="000000" w:themeColor="text1"/>
        </w:rPr>
        <w:instrText xml:space="preserve"> ADDIN EN.CITE.DATA </w:instrText>
      </w:r>
      <w:r w:rsidR="0052297B" w:rsidRPr="00310092">
        <w:rPr>
          <w:color w:val="000000" w:themeColor="text1"/>
        </w:rPr>
      </w:r>
      <w:r w:rsidR="0052297B" w:rsidRPr="00310092">
        <w:rPr>
          <w:color w:val="000000" w:themeColor="text1"/>
        </w:rPr>
        <w:fldChar w:fldCharType="end"/>
      </w:r>
      <w:r w:rsidR="0052297B" w:rsidRPr="00A923ED">
        <w:rPr>
          <w:color w:val="000000" w:themeColor="text1"/>
        </w:rPr>
      </w:r>
      <w:r w:rsidR="0052297B" w:rsidRPr="00A923ED">
        <w:rPr>
          <w:color w:val="000000" w:themeColor="text1"/>
        </w:rPr>
        <w:fldChar w:fldCharType="separate"/>
      </w:r>
      <w:r w:rsidR="0052297B" w:rsidRPr="00A923ED">
        <w:rPr>
          <w:noProof/>
          <w:color w:val="000000" w:themeColor="text1"/>
        </w:rPr>
        <w:t>(1-3)</w:t>
      </w:r>
      <w:r w:rsidR="0052297B" w:rsidRPr="00A923ED">
        <w:rPr>
          <w:color w:val="000000" w:themeColor="text1"/>
        </w:rPr>
        <w:fldChar w:fldCharType="end"/>
      </w:r>
      <w:r w:rsidR="00451C93" w:rsidRPr="00A923ED">
        <w:rPr>
          <w:color w:val="000000" w:themeColor="text1"/>
        </w:rPr>
        <w:t xml:space="preserve"> </w:t>
      </w:r>
      <w:r w:rsidR="00A923ED" w:rsidRPr="00A923ED">
        <w:rPr>
          <w:color w:val="000000" w:themeColor="text1"/>
        </w:rPr>
        <w:t>and offering</w:t>
      </w:r>
      <w:r w:rsidR="00451C93" w:rsidRPr="00A923ED">
        <w:rPr>
          <w:color w:val="000000" w:themeColor="text1"/>
        </w:rPr>
        <w:t xml:space="preserve"> biomarkers for brain tumor</w:t>
      </w:r>
      <w:r w:rsidR="00A923ED" w:rsidRPr="00A923ED">
        <w:rPr>
          <w:color w:val="000000" w:themeColor="text1"/>
        </w:rPr>
        <w:t xml:space="preserve"> phenotyping</w:t>
      </w:r>
      <w:r w:rsidR="00451C93" w:rsidRPr="00A923ED">
        <w:rPr>
          <w:color w:val="000000" w:themeColor="text1"/>
        </w:rPr>
        <w:t xml:space="preserve"> and </w:t>
      </w:r>
      <w:r w:rsidR="00A923ED" w:rsidRPr="00A923ED">
        <w:rPr>
          <w:color w:val="000000" w:themeColor="text1"/>
        </w:rPr>
        <w:t>track</w:t>
      </w:r>
      <w:r w:rsidR="00451C93" w:rsidRPr="00A923ED">
        <w:rPr>
          <w:color w:val="000000" w:themeColor="text1"/>
        </w:rPr>
        <w:t xml:space="preserve">ing treatment response </w:t>
      </w:r>
      <w:r w:rsidR="0052297B" w:rsidRPr="00A923ED">
        <w:rPr>
          <w:color w:val="000000" w:themeColor="text1"/>
        </w:rPr>
        <w:fldChar w:fldCharType="begin">
          <w:fldData xml:space="preserve">PEVuZE5vdGU+PENpdGU+PEF1dGhvcj5DaG9pPC9BdXRob3I+PFllYXI+MjAxMjwvWWVhcj48UmVj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</w:fldData>
        </w:fldChar>
      </w:r>
      <w:r w:rsidR="0052297B" w:rsidRPr="00A923ED">
        <w:rPr>
          <w:color w:val="000000" w:themeColor="text1"/>
        </w:rPr>
        <w:instrText xml:space="preserve"> ADDIN EN.CITE </w:instrText>
      </w:r>
      <w:r w:rsidR="0052297B" w:rsidRPr="00A923ED">
        <w:rPr>
          <w:color w:val="000000" w:themeColor="text1"/>
        </w:rPr>
        <w:fldChar w:fldCharType="begin">
          <w:fldData xml:space="preserve">PEVuZE5vdGU+PENpdGU+PEF1dGhvcj5DaG9pPC9BdXRob3I+PFllYXI+MjAxMjwvWWVhcj48UmVj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</w:fldData>
        </w:fldChar>
      </w:r>
      <w:r w:rsidR="0052297B" w:rsidRPr="00A923ED">
        <w:rPr>
          <w:color w:val="000000" w:themeColor="text1"/>
        </w:rPr>
        <w:instrText xml:space="preserve"> ADDIN EN.CITE.DATA </w:instrText>
      </w:r>
      <w:r w:rsidR="0052297B" w:rsidRPr="00A923ED">
        <w:rPr>
          <w:color w:val="000000" w:themeColor="text1"/>
        </w:rPr>
      </w:r>
      <w:r w:rsidR="0052297B" w:rsidRPr="00A923ED">
        <w:rPr>
          <w:color w:val="000000" w:themeColor="text1"/>
        </w:rPr>
        <w:fldChar w:fldCharType="end"/>
      </w:r>
      <w:r w:rsidR="0052297B" w:rsidRPr="00A923ED">
        <w:rPr>
          <w:color w:val="000000" w:themeColor="text1"/>
        </w:rPr>
      </w:r>
      <w:r w:rsidR="0052297B" w:rsidRPr="00A923ED">
        <w:rPr>
          <w:color w:val="000000" w:themeColor="text1"/>
        </w:rPr>
        <w:fldChar w:fldCharType="separate"/>
      </w:r>
      <w:r w:rsidR="0052297B" w:rsidRPr="00A923ED">
        <w:rPr>
          <w:noProof/>
          <w:color w:val="000000" w:themeColor="text1"/>
        </w:rPr>
        <w:t>(4,5)</w:t>
      </w:r>
      <w:r w:rsidR="0052297B" w:rsidRPr="00A923ED">
        <w:rPr>
          <w:color w:val="000000" w:themeColor="text1"/>
        </w:rPr>
        <w:fldChar w:fldCharType="end"/>
      </w:r>
      <w:r w:rsidR="00451C93" w:rsidRPr="00A923ED">
        <w:rPr>
          <w:color w:val="000000" w:themeColor="text1"/>
        </w:rPr>
        <w:t>.</w:t>
      </w:r>
      <w:r w:rsidR="00A923ED">
        <w:rPr>
          <w:color w:val="000000" w:themeColor="text1"/>
        </w:rPr>
        <w:t xml:space="preserve"> A key challenge in MRS has been bridging from detection to quantification, that is, access to robust, reproducible, and transparent analysis workflows that convert the acquired spectrum into measured metabolite levels. Although the signals derived from each metabolite change linearly with concentr</w:t>
      </w:r>
      <w:r>
        <w:rPr>
          <w:color w:val="000000" w:themeColor="text1"/>
        </w:rPr>
        <w:t>a</w:t>
      </w:r>
      <w:r w:rsidR="00A923ED">
        <w:rPr>
          <w:color w:val="000000" w:themeColor="text1"/>
        </w:rPr>
        <w:t xml:space="preserve">tion, </w:t>
      </w:r>
      <w:r>
        <w:rPr>
          <w:color w:val="000000" w:themeColor="text1"/>
        </w:rPr>
        <w:t>resolution between the signals of the large number of metabolites that are present in brain tissue is very limited. Inferring the concentration of individual metabolites from the complex mixture of signals that make up the in vivo spectrum is therefore challenging.</w:t>
      </w:r>
      <w:r w:rsidR="00A923ED">
        <w:rPr>
          <w:color w:val="000000" w:themeColor="text1"/>
        </w:rPr>
        <w:t xml:space="preserve">    </w:t>
      </w:r>
    </w:p>
    <w:p w14:paraId="2F9607CB" w14:textId="3C334723" w:rsidR="00310092" w:rsidRDefault="00310092" w:rsidP="00A25D6C">
      <w:pPr>
        <w:pStyle w:val="NormalWeb"/>
        <w:shd w:val="clear" w:color="auto" w:fill="FCFCFC"/>
        <w:jc w:val="both"/>
        <w:rPr>
          <w:color w:val="000000" w:themeColor="text1"/>
        </w:rPr>
      </w:pPr>
      <w:r>
        <w:rPr>
          <w:color w:val="000000" w:themeColor="text1"/>
        </w:rPr>
        <w:t>[</w:t>
      </w:r>
      <w:r w:rsidR="00CC50DF">
        <w:rPr>
          <w:color w:val="000000" w:themeColor="text1"/>
        </w:rPr>
        <w:t>Introducing LCM</w:t>
      </w:r>
      <w:r>
        <w:rPr>
          <w:color w:val="000000" w:themeColor="text1"/>
        </w:rPr>
        <w:t>]</w:t>
      </w:r>
    </w:p>
    <w:p w14:paraId="4DABFCCA" w14:textId="5AFB9E61" w:rsidR="009E345F" w:rsidRDefault="0046791D" w:rsidP="00A25D6C">
      <w:pPr>
        <w:pStyle w:val="NormalWeb"/>
        <w:shd w:val="clear" w:color="auto" w:fill="FCFCFC"/>
        <w:jc w:val="both"/>
      </w:pPr>
      <w:r>
        <w:rPr>
          <w:color w:val="000000" w:themeColor="text1"/>
        </w:rPr>
        <w:t>The most widely accepted approach</w:t>
      </w:r>
      <w:r>
        <w:t xml:space="preserve"> to analyze</w:t>
      </w:r>
      <w:r w:rsidR="00451C93" w:rsidRPr="00E90F84">
        <w:t xml:space="preserve"> </w:t>
      </w:r>
      <w:r>
        <w:t xml:space="preserve">MR </w:t>
      </w:r>
      <w:r w:rsidR="00451C93" w:rsidRPr="00E90F84">
        <w:t>spectr</w:t>
      </w:r>
      <w:r w:rsidR="00451C93">
        <w:t>a</w:t>
      </w:r>
      <w:r>
        <w:t xml:space="preserve"> is</w:t>
      </w:r>
      <w:r w:rsidR="00451C93">
        <w:t xml:space="preserve"> </w:t>
      </w:r>
      <w:r w:rsidR="00451C93" w:rsidRPr="00E90F84">
        <w:t>linear</w:t>
      </w:r>
      <w:r w:rsidR="00451C93">
        <w:t xml:space="preserve"> combination </w:t>
      </w:r>
      <w:r>
        <w:t xml:space="preserve">modeling (LCM). In LCM, the acquired spectrum is modeled as a sum of weighted </w:t>
      </w:r>
      <w:r w:rsidR="00451C93">
        <w:t>metabolite basis functions</w:t>
      </w:r>
      <w:r>
        <w:t xml:space="preserve"> and other terms to describe background signals from mobile lipids and macromolecules and the spectral baseline.</w:t>
      </w:r>
      <w:r w:rsidR="00451C93">
        <w:t xml:space="preserve"> </w:t>
      </w:r>
      <w:r>
        <w:t>Metabolite b</w:t>
      </w:r>
      <w:r w:rsidR="00451C93" w:rsidRPr="00E90F84">
        <w:t xml:space="preserve">asis sets </w:t>
      </w:r>
      <w:r>
        <w:t>can either be</w:t>
      </w:r>
      <w:r w:rsidR="00451C93" w:rsidRPr="00E90F84">
        <w:t xml:space="preserve"> </w:t>
      </w:r>
      <w:r w:rsidR="00451C93">
        <w:t>generat</w:t>
      </w:r>
      <w:r w:rsidR="00451C93" w:rsidRPr="00E90F84">
        <w:t>ed by numerical simulation</w:t>
      </w:r>
      <w:r w:rsidR="00451C93">
        <w:t xml:space="preserve"> </w:t>
      </w:r>
      <w:r>
        <w:t>or experimental acquisition of spectra from a set of single-metabolite phantoms. The latter is</w:t>
      </w:r>
      <w:r w:rsidR="00451C93">
        <w:t xml:space="preserve"> time-consuming, </w:t>
      </w:r>
      <w:proofErr w:type="gramStart"/>
      <w:r w:rsidR="00451C93" w:rsidRPr="00D637B5">
        <w:t>expensive</w:t>
      </w:r>
      <w:proofErr w:type="gramEnd"/>
      <w:r w:rsidR="00451C93" w:rsidRPr="00D637B5">
        <w:t xml:space="preserve"> and extremely demanding technically</w:t>
      </w:r>
      <w:r w:rsidR="00A25D6C">
        <w:t>.</w:t>
      </w:r>
      <w:r>
        <w:t xml:space="preserve"> </w:t>
      </w:r>
      <w:r w:rsidR="00A25D6C">
        <w:t>S</w:t>
      </w:r>
      <w:r w:rsidR="00451C93" w:rsidRPr="00D637B5">
        <w:t xml:space="preserve">imulations based on the quantum mechanical density-matrix formalism </w:t>
      </w:r>
      <w:r w:rsidR="00451C93" w:rsidRPr="00D637B5">
        <w:fldChar w:fldCharType="begin"/>
      </w:r>
      <w:r w:rsidR="004C52C7">
        <w:instrText xml:space="preserve"> ADDIN EN.CITE &lt;EndNote&gt;&lt;Cite&gt;&lt;Author&gt;Fano&lt;/Author&gt;&lt;Year&gt;1957&lt;/Year&gt;&lt;RecNum&gt;303&lt;/RecNum&gt;&lt;DisplayText&gt;(6)&lt;/DisplayText&gt;&lt;record&gt;&lt;rec-number&gt;303&lt;/rec-number&gt;&lt;foreign-keys&gt;&lt;key app="EN" db-id="22d5vt0zxrf5fpe2axp5e95kw9p20ftdaw2s" timestamp="1634657167"&gt;303&lt;/key&gt;&lt;/foreign-keys&gt;&lt;ref-type name="Journal Article"&gt;17&lt;/ref-type&gt;&lt;contributors&gt;&lt;authors&gt;&lt;author&gt;Fano, U.&lt;/author&gt;&lt;/authors&gt;&lt;/contributors&gt;&lt;titles&gt;&lt;title&gt;Description of States in Quantum Mechanics by Density Matrix and Operator Techniques&lt;/title&gt;&lt;secondary-title&gt;Reviews of Modern Physics&lt;/secondary-title&gt;&lt;/titles&gt;&lt;periodical&gt;&lt;full-title&gt;Reviews of Modern Physics&lt;/full-title&gt;&lt;/periodical&gt;&lt;pages&gt;74-93&lt;/pages&gt;&lt;volume&gt;29&lt;/volume&gt;&lt;number&gt;1&lt;/number&gt;&lt;dates&gt;&lt;year&gt;1957&lt;/year&gt;&lt;pub-dates&gt;&lt;date&gt;01/01/&lt;/date&gt;&lt;/pub-dates&gt;&lt;/dates&gt;&lt;publisher&gt;American Physical Society&lt;/publisher&gt;&lt;urls&gt;&lt;related-urls&gt;&lt;url&gt;https://link.aps.org/doi/10.1103/RevModPhys.29.74&lt;/url&gt;&lt;/related-urls&gt;&lt;/urls&gt;&lt;electronic-resource-num&gt;10.1103/RevModPhys.29.74&lt;/electronic-resource-num&gt;&lt;/record&gt;&lt;/Cite&gt;&lt;/EndNote&gt;</w:instrText>
      </w:r>
      <w:r w:rsidR="00451C93" w:rsidRPr="00D637B5">
        <w:fldChar w:fldCharType="separate"/>
      </w:r>
      <w:r w:rsidR="004C52C7">
        <w:rPr>
          <w:noProof/>
        </w:rPr>
        <w:t>(6)</w:t>
      </w:r>
      <w:r w:rsidR="00451C93" w:rsidRPr="00D637B5">
        <w:fldChar w:fldCharType="end"/>
      </w:r>
      <w:r w:rsidR="00451C93" w:rsidRPr="00D637B5">
        <w:t xml:space="preserve"> </w:t>
      </w:r>
      <w:r w:rsidR="00A25D6C">
        <w:t>have become easier over time, with</w:t>
      </w:r>
      <w:r>
        <w:t xml:space="preserve"> </w:t>
      </w:r>
      <w:r w:rsidR="00A25D6C">
        <w:t>increased compute power and broadened access to</w:t>
      </w:r>
      <w:r w:rsidR="00451C93" w:rsidRPr="00D637B5">
        <w:t xml:space="preserve"> </w:t>
      </w:r>
      <w:r w:rsidR="00A25D6C">
        <w:t xml:space="preserve">simulation </w:t>
      </w:r>
      <w:r w:rsidR="00451C93" w:rsidRPr="00D637B5">
        <w:t xml:space="preserve">tools </w:t>
      </w:r>
      <w:r w:rsidR="00451C93" w:rsidRPr="00D637B5">
        <w:fldChar w:fldCharType="begin">
          <w:fldData xml:space="preserve">PEVuZE5vdGU+PENpdGU+PEF1dGhvcj5TaW1wc29uPC9BdXRob3I+PFllYXI+MjAxNzwvWWVhcj48
UmVjTnVtPjI4OTwvUmVjTnVtPjxEaXNwbGF5VGV4dD4oNy0xMy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rsidR="004C52C7">
        <w:instrText xml:space="preserve"> ADDIN EN.CITE </w:instrText>
      </w:r>
      <w:r w:rsidR="004C52C7">
        <w:fldChar w:fldCharType="begin">
          <w:fldData xml:space="preserve">PEVuZE5vdGU+PENpdGU+PEF1dGhvcj5TaW1wc29uPC9BdXRob3I+PFllYXI+MjAxNzwvWWVhcj48
UmVjTnVtPjI4OTwvUmVjTnVtPjxEaXNwbGF5VGV4dD4oNy0xMy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rsidR="004C52C7">
        <w:instrText xml:space="preserve"> ADDIN EN.CITE.DATA </w:instrText>
      </w:r>
      <w:r w:rsidR="004C52C7">
        <w:fldChar w:fldCharType="end"/>
      </w:r>
      <w:r w:rsidR="00451C93" w:rsidRPr="00D637B5">
        <w:fldChar w:fldCharType="separate"/>
      </w:r>
      <w:r w:rsidR="004C52C7">
        <w:rPr>
          <w:noProof/>
        </w:rPr>
        <w:t>(7-13)</w:t>
      </w:r>
      <w:r w:rsidR="00451C93" w:rsidRPr="00D637B5">
        <w:fldChar w:fldCharType="end"/>
      </w:r>
      <w:r w:rsidR="00451C93" w:rsidRPr="00D637B5">
        <w:t xml:space="preserve">. </w:t>
      </w:r>
    </w:p>
    <w:p w14:paraId="344E8286" w14:textId="52B7602C" w:rsidR="00E361AD" w:rsidRDefault="009E345F" w:rsidP="00310092">
      <w:pPr>
        <w:pStyle w:val="NormalWeb"/>
        <w:shd w:val="clear" w:color="auto" w:fill="FCFCFC"/>
        <w:jc w:val="both"/>
      </w:pPr>
      <w:r>
        <w:t>[</w:t>
      </w:r>
      <w:r w:rsidR="00E361AD">
        <w:t>Parameters that affect</w:t>
      </w:r>
      <w:r>
        <w:t xml:space="preserve"> good </w:t>
      </w:r>
      <w:r w:rsidR="00E361AD">
        <w:t>and</w:t>
      </w:r>
      <w:r>
        <w:t xml:space="preserve"> bad simul</w:t>
      </w:r>
      <w:r w:rsidR="00310092">
        <w:t>at</w:t>
      </w:r>
      <w:r>
        <w:t>ions]</w:t>
      </w:r>
      <w:r w:rsidR="00310092">
        <w:t xml:space="preserve"> </w:t>
      </w:r>
    </w:p>
    <w:p w14:paraId="264B146D" w14:textId="37ED1EAE" w:rsidR="00E361AD" w:rsidRDefault="00E361AD" w:rsidP="00E361AD">
      <w:pPr>
        <w:pStyle w:val="NormalWeb"/>
        <w:shd w:val="clear" w:color="auto" w:fill="FCFCFC"/>
        <w:jc w:val="both"/>
        <w:rPr>
          <w:lang w:eastAsia="zh-CN"/>
        </w:rPr>
      </w:pPr>
      <w:r>
        <w:t>A</w:t>
      </w:r>
      <w:r w:rsidRPr="00451C93">
        <w:t xml:space="preserve">ccurate </w:t>
      </w:r>
      <w:r>
        <w:t xml:space="preserve">simulated </w:t>
      </w:r>
      <w:r w:rsidRPr="00451C93">
        <w:t>basis set</w:t>
      </w:r>
      <w:r>
        <w:t>s can only be generated by simulation using accurate</w:t>
      </w:r>
      <w:r w:rsidRPr="00451C93">
        <w:t xml:space="preserve"> acquisition parameters</w:t>
      </w:r>
      <w:r>
        <w:t>, including</w:t>
      </w:r>
      <w:r w:rsidRPr="00451C93">
        <w:t xml:space="preserve"> experimentally applied </w:t>
      </w:r>
      <w:r>
        <w:t>vendor-appropriate</w:t>
      </w:r>
      <w:r w:rsidRPr="00451C93">
        <w:t xml:space="preserve"> RF pulse</w:t>
      </w:r>
      <w:r>
        <w:t xml:space="preserve"> </w:t>
      </w:r>
      <w:r w:rsidRPr="00451C93">
        <w:t>s</w:t>
      </w:r>
      <w:r>
        <w:t xml:space="preserve">hapes, correct </w:t>
      </w:r>
      <w:proofErr w:type="gramStart"/>
      <w:r w:rsidRPr="00451C93">
        <w:t>timings</w:t>
      </w:r>
      <w:proofErr w:type="gramEnd"/>
      <w:r>
        <w:t xml:space="preserve"> and sufficient spatial resolution, rather than using </w:t>
      </w:r>
      <w:r w:rsidRPr="00451C93">
        <w:t>ideal or hard pulses with different timings from the scanner for general approach</w:t>
      </w:r>
      <w:r>
        <w:t>. RF pulse shape determines the efficiency of the refocusing and editing power. A proper pulse shape fully refocused metabolite signal to avoid signal loss, and generation of the pulse depends on various parameters including B</w:t>
      </w:r>
      <w:r w:rsidRPr="00081A5D">
        <w:rPr>
          <w:vertAlign w:val="subscript"/>
        </w:rPr>
        <w:t>0</w:t>
      </w:r>
      <w:r>
        <w:t>, B</w:t>
      </w:r>
      <w:r w:rsidRPr="00081A5D">
        <w:rPr>
          <w:vertAlign w:val="subscript"/>
        </w:rPr>
        <w:t>1</w:t>
      </w:r>
      <w:r>
        <w:t xml:space="preserve"> power, waveforms, phase, amplitude and timesteps which vary across different vendors</w:t>
      </w:r>
      <w:r w:rsidR="004C52C7">
        <w:t xml:space="preserve"> and sequences</w:t>
      </w:r>
      <w:r>
        <w:t>. Correct timings allow appropriate evolution of the metabolite signal between exciting, refocusing</w:t>
      </w:r>
      <w:r w:rsidR="004C52C7">
        <w:t xml:space="preserve"> and </w:t>
      </w:r>
      <w:r>
        <w:t>editing pulses</w:t>
      </w:r>
      <w:r w:rsidR="004C52C7">
        <w:t xml:space="preserve"> and signal acquisition</w:t>
      </w:r>
      <w:r>
        <w:t xml:space="preserve">. For instant, in a typical MEGA PRESS experiment, the </w:t>
      </w:r>
      <w:r w:rsidRPr="00E361AD">
        <w:t xml:space="preserve">first editing pulse is </w:t>
      </w:r>
      <w:r>
        <w:t xml:space="preserve">halfway </w:t>
      </w:r>
      <w:r w:rsidRPr="00E361AD">
        <w:t>between excitation</w:t>
      </w:r>
      <w:r>
        <w:t xml:space="preserve"> </w:t>
      </w:r>
      <w:r w:rsidRPr="00E361AD">
        <w:t xml:space="preserve">and the second refocusing </w:t>
      </w:r>
      <w:r>
        <w:t>pulse while t</w:t>
      </w:r>
      <w:r w:rsidRPr="00E361AD">
        <w:t>he second editing pulse is halfway</w:t>
      </w:r>
      <w:r>
        <w:t xml:space="preserve"> </w:t>
      </w:r>
      <w:r w:rsidRPr="00E361AD">
        <w:rPr>
          <w:lang w:eastAsia="zh-CN"/>
        </w:rPr>
        <w:t xml:space="preserve">between </w:t>
      </w:r>
      <w:r>
        <w:t xml:space="preserve">the </w:t>
      </w:r>
      <w:r w:rsidRPr="00E361AD">
        <w:t xml:space="preserve">second refocusing </w:t>
      </w:r>
      <w:r>
        <w:t xml:space="preserve">pulse </w:t>
      </w:r>
      <w:r w:rsidRPr="00E361AD">
        <w:rPr>
          <w:lang w:eastAsia="zh-CN"/>
        </w:rPr>
        <w:t>and the start of acquisition</w:t>
      </w:r>
      <w:r>
        <w:t>. The TE, TE1 and TE2</w:t>
      </w:r>
      <w:r w:rsidR="004C52C7">
        <w:t xml:space="preserve"> timings</w:t>
      </w:r>
      <w:r>
        <w:t xml:space="preserve"> </w:t>
      </w:r>
      <w:proofErr w:type="gramStart"/>
      <w:r>
        <w:t>have to</w:t>
      </w:r>
      <w:proofErr w:type="gramEnd"/>
      <w:r>
        <w:t xml:space="preserve"> be correct in order to generate accurate basis functions for each metabolite whereas TE and duration of the pulse</w:t>
      </w:r>
      <w:r w:rsidR="004C52C7">
        <w:t>s</w:t>
      </w:r>
      <w:r>
        <w:t xml:space="preserve"> could be user-defined and varied across different </w:t>
      </w:r>
      <w:r w:rsidR="004C52C7">
        <w:t xml:space="preserve">vendors or </w:t>
      </w:r>
      <w:r>
        <w:t>experiments. S</w:t>
      </w:r>
      <w:r>
        <w:rPr>
          <w:lang w:eastAsia="zh-CN"/>
        </w:rPr>
        <w:t xml:space="preserve">ufficient spatial resolution </w:t>
      </w:r>
      <w:r>
        <w:t xml:space="preserve">allows accurate simulation </w:t>
      </w:r>
      <w:r w:rsidR="008B5FDB">
        <w:t xml:space="preserve">for </w:t>
      </w:r>
      <w:r>
        <w:t xml:space="preserve">locations relative to the voxel as the efficiency of the pulse depends on the shapes and bandwidth and simulated spectra prone to have reduced intensity </w:t>
      </w:r>
      <w:r w:rsidR="004C52C7">
        <w:t>toward</w:t>
      </w:r>
      <w:r>
        <w:t xml:space="preserve"> the edge of the pulse. Simulation with high spatial resolution </w:t>
      </w:r>
      <w:r w:rsidRPr="00E361AD">
        <w:t>guarante</w:t>
      </w:r>
      <w:r>
        <w:t>e the simulated spectra after averaging look as close as possible to the real data.</w:t>
      </w:r>
    </w:p>
    <w:p w14:paraId="41C9DD9F" w14:textId="5120B471" w:rsidR="00310092" w:rsidRDefault="00310092" w:rsidP="00A25D6C">
      <w:pPr>
        <w:pStyle w:val="NormalWeb"/>
        <w:shd w:val="clear" w:color="auto" w:fill="FCFCFC"/>
        <w:jc w:val="both"/>
      </w:pPr>
      <w:r>
        <w:lastRenderedPageBreak/>
        <w:t>[</w:t>
      </w:r>
      <w:r w:rsidR="004C52C7">
        <w:t>Access to current LCM fitting tools</w:t>
      </w:r>
      <w:r>
        <w:t>]</w:t>
      </w:r>
    </w:p>
    <w:p w14:paraId="7E5FBA41" w14:textId="77777777" w:rsidR="008B5FDB" w:rsidRDefault="004C52C7" w:rsidP="008B5FDB">
      <w:pPr>
        <w:spacing w:before="100" w:beforeAutospacing="1" w:after="100" w:afterAutospacing="1"/>
        <w:jc w:val="both"/>
      </w:pPr>
      <w:r>
        <w:t xml:space="preserve">Although there are numbers of existing simulation tools available </w:t>
      </w:r>
      <w:r w:rsidRPr="00D637B5">
        <w:fldChar w:fldCharType="begin">
          <w:fldData xml:space="preserve">PEVuZE5vdGU+PENpdGU+PEF1dGhvcj5TaW1wc29uPC9BdXRob3I+PFllYXI+MjAxNzwvWWVhcj48
UmVjTnVtPjI4OTwvUmVjTnVtPjxEaXNwbGF5VGV4dD4oNy0xMy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instrText xml:space="preserve"> ADDIN EN.CITE </w:instrText>
      </w:r>
      <w:r>
        <w:fldChar w:fldCharType="begin">
          <w:fldData xml:space="preserve">PEVuZE5vdGU+PENpdGU+PEF1dGhvcj5TaW1wc29uPC9BdXRob3I+PFllYXI+MjAxNzwvWWVhcj48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</w:fldData>
        </w:fldChar>
      </w:r>
      <w:r>
        <w:instrText xml:space="preserve"> ADDIN EN.CITE.DATA </w:instrText>
      </w:r>
      <w:r>
        <w:fldChar w:fldCharType="end"/>
      </w:r>
      <w:r w:rsidRPr="00D637B5">
        <w:fldChar w:fldCharType="separate"/>
      </w:r>
      <w:r>
        <w:rPr>
          <w:noProof/>
        </w:rPr>
        <w:t>(7-13)</w:t>
      </w:r>
      <w:r w:rsidRPr="00D637B5">
        <w:fldChar w:fldCharType="end"/>
      </w:r>
      <w:r>
        <w:t xml:space="preserve">, </w:t>
      </w:r>
      <w:r w:rsidR="00A25D6C">
        <w:t xml:space="preserve">generating </w:t>
      </w:r>
      <w:r>
        <w:t>an</w:t>
      </w:r>
      <w:r w:rsidR="00A25D6C">
        <w:t xml:space="preserve"> appropriate LCM basis set to analyze a given experiment invo</w:t>
      </w:r>
      <w:r w:rsidR="00C114DC">
        <w:t>lve</w:t>
      </w:r>
      <w:r w:rsidR="00A25D6C">
        <w:t>s</w:t>
      </w:r>
      <w:r w:rsidR="00451C93">
        <w:t xml:space="preserve"> a significant learning curve, and only a minority of groups applying MRS have the detailed sequence knowledge to implement accurate basis-set simulations locally. Therefore, most analyses rely upon basis sets generated off-site, often with approximate, rather than exact-match parameters.</w:t>
      </w:r>
      <w:r w:rsidRPr="004C52C7">
        <w:t xml:space="preserve"> </w:t>
      </w:r>
      <w:r>
        <w:t xml:space="preserve">This approach is feasible for fitting the large, relatively </w:t>
      </w:r>
      <w:r w:rsidRPr="00485BCC">
        <w:t xml:space="preserve">well-separated </w:t>
      </w:r>
      <w:r>
        <w:t xml:space="preserve">singlet </w:t>
      </w:r>
      <w:r w:rsidRPr="00485BCC">
        <w:t xml:space="preserve">resonances </w:t>
      </w:r>
      <w:r>
        <w:t>of</w:t>
      </w:r>
      <w:r w:rsidRPr="00485BCC">
        <w:t xml:space="preserve"> NAA, choline and creatin</w:t>
      </w:r>
      <w:r>
        <w:t>e in short-TE spectra</w:t>
      </w:r>
      <w:r w:rsidRPr="00485BCC">
        <w:t>.</w:t>
      </w:r>
      <w:r>
        <w:t xml:space="preserve"> </w:t>
      </w:r>
      <w:r w:rsidRPr="00485BCC">
        <w:t xml:space="preserve">However, </w:t>
      </w:r>
      <w:r>
        <w:t>using approximated basis sets is less tolerable</w:t>
      </w:r>
      <w:r w:rsidR="008B5FDB">
        <w:t xml:space="preserve"> for</w:t>
      </w:r>
      <w:r>
        <w:t xml:space="preserve"> lower-concentration coupled spin systems and for more complex (</w:t>
      </w:r>
      <w:proofErr w:type="gramStart"/>
      <w:r>
        <w:t>i.e.</w:t>
      </w:r>
      <w:proofErr w:type="gramEnd"/>
      <w:r>
        <w:t xml:space="preserve"> longer-TE and edited) experiments</w:t>
      </w:r>
      <w:r w:rsidRPr="00485BCC">
        <w:t>.</w:t>
      </w:r>
      <w:r>
        <w:t xml:space="preserve"> </w:t>
      </w:r>
      <w:r w:rsidR="00C114DC">
        <w:t xml:space="preserve">Two substantial shifts have recently occurred in MRS analysis. </w:t>
      </w:r>
      <w:r w:rsidR="00C114DC" w:rsidRPr="004C52C7">
        <w:rPr>
          <w:highlight w:val="yellow"/>
        </w:rPr>
        <w:t>The predominant software product in the field ‘</w:t>
      </w:r>
      <w:proofErr w:type="spellStart"/>
      <w:r w:rsidR="00C114DC" w:rsidRPr="004C52C7">
        <w:rPr>
          <w:highlight w:val="yellow"/>
        </w:rPr>
        <w:t>LCModel</w:t>
      </w:r>
      <w:proofErr w:type="spellEnd"/>
      <w:r w:rsidR="00C114DC" w:rsidRPr="004C52C7">
        <w:rPr>
          <w:highlight w:val="yellow"/>
        </w:rPr>
        <w:t xml:space="preserve">’ </w:t>
      </w:r>
      <w:r w:rsidRPr="004C52C7">
        <w:rPr>
          <w:highlight w:val="yellow"/>
        </w:rPr>
        <w:fldChar w:fldCharType="begin"/>
      </w:r>
      <w:r w:rsidRPr="004C52C7">
        <w:rPr>
          <w:highlight w:val="yellow"/>
        </w:rPr>
        <w:instrText xml:space="preserve"> ADDIN EN.CITE &lt;EndNote&gt;&lt;Cite&gt;&lt;Author&gt;Provencher&lt;/Author&gt;&lt;Year&gt;1993&lt;/Year&gt;&lt;RecNum&gt;146&lt;/RecNum&gt;&lt;DisplayText&gt;(14)&lt;/DisplayText&gt;&lt;record&gt;&lt;rec-number&gt;146&lt;/rec-number&gt;&lt;foreign-keys&gt;&lt;key app="EN" db-id="22d5vt0zxrf5fpe2axp5e95kw9p20ftdaw2s" timestamp="1580249397"&gt;146&lt;/key&gt;&lt;/foreign-keys&gt;&lt;ref-type name="Journal Article"&gt;17&lt;/ref-type&gt;&lt;contributors&gt;&lt;authors&gt;&lt;author&gt;Provencher, S. W.&lt;/author&gt;&lt;/authors&gt;&lt;/contributors&gt;&lt;auth-address&gt;Max-Planck-Institut fur biophysikalische Chemie, Gottingen, Federal Republic of Germany.&lt;/auth-address&gt;&lt;titles&gt;&lt;title&gt;Estimation of metabolite concentrations from localized in vivo proton NMR spectra&lt;/title&gt;&lt;secondary-title&gt;Magn Reson Med&lt;/secondary-title&gt;&lt;/titles&gt;&lt;periodical&gt;&lt;full-title&gt;Magn Reson Med&lt;/full-title&gt;&lt;/periodical&gt;&lt;pages&gt;672-9&lt;/pages&gt;&lt;volume&gt;30&lt;/volume&gt;&lt;number&gt;6&lt;/number&gt;&lt;edition&gt;1993/12/01&lt;/edition&gt;&lt;keywords&gt;&lt;keyword&gt;*Brain Chemistry&lt;/keyword&gt;&lt;keyword&gt;Humans&lt;/keyword&gt;&lt;keyword&gt;*Magnetic Resonance Spectroscopy/methods&lt;/keyword&gt;&lt;/keywords&gt;&lt;dates&gt;&lt;year&gt;1993&lt;/year&gt;&lt;pub-dates&gt;&lt;date&gt;Dec&lt;/date&gt;&lt;/pub-dates&gt;&lt;/dates&gt;&lt;isbn&gt;0740-3194 (Print)&amp;#xD;0740-3194 (Linking)&lt;/isbn&gt;&lt;accession-num&gt;8139448&lt;/accession-num&gt;&lt;urls&gt;&lt;related-urls&gt;&lt;url&gt;https://www.ncbi.nlm.nih.gov/pubmed/8139448&lt;/url&gt;&lt;/related-urls&gt;&lt;/urls&gt;&lt;electronic-resource-num&gt;10.1002/mrm.1910300604&lt;/electronic-resource-num&gt;&lt;/record&gt;&lt;/Cite&gt;&lt;/EndNote&gt;</w:instrText>
      </w:r>
      <w:r w:rsidRPr="004C52C7">
        <w:rPr>
          <w:highlight w:val="yellow"/>
        </w:rPr>
        <w:fldChar w:fldCharType="separate"/>
      </w:r>
      <w:r w:rsidRPr="004C52C7">
        <w:rPr>
          <w:noProof/>
          <w:highlight w:val="yellow"/>
        </w:rPr>
        <w:t>(14)</w:t>
      </w:r>
      <w:r w:rsidRPr="004C52C7">
        <w:rPr>
          <w:highlight w:val="yellow"/>
        </w:rPr>
        <w:fldChar w:fldCharType="end"/>
      </w:r>
      <w:r w:rsidRPr="004C52C7">
        <w:rPr>
          <w:highlight w:val="yellow"/>
        </w:rPr>
        <w:t xml:space="preserve"> </w:t>
      </w:r>
      <w:r w:rsidR="00C114DC" w:rsidRPr="004C52C7">
        <w:rPr>
          <w:highlight w:val="yellow"/>
        </w:rPr>
        <w:t>is no longer actively supported</w:t>
      </w:r>
      <w:r w:rsidR="00C114DC">
        <w:t>, and at the same time a new generation of fuller-function analysis software ha</w:t>
      </w:r>
      <w:r w:rsidR="008119C3">
        <w:t>s</w:t>
      </w:r>
      <w:r w:rsidR="00C114DC">
        <w:t xml:space="preserve"> been released, including FSL-MRS</w:t>
      </w:r>
      <w:r>
        <w:t xml:space="preserve"> </w:t>
      </w:r>
      <w:r>
        <w:fldChar w:fldCharType="begin"/>
      </w:r>
      <w:r>
        <w:instrText xml:space="preserve"> ADDIN EN.CITE &lt;EndNote&gt;&lt;Cite&gt;&lt;Author&gt;Clarke&lt;/Author&gt;&lt;Year&gt;2021&lt;/Year&gt;&lt;RecNum&gt;328&lt;/RecNum&gt;&lt;DisplayText&gt;(15)&lt;/DisplayText&gt;&lt;record&gt;&lt;rec-number&gt;328&lt;/rec-number&gt;&lt;foreign-keys&gt;&lt;key app="EN" db-id="22d5vt0zxrf5fpe2axp5e95kw9p20ftdaw2s" timestamp="1640035805"&gt;328&lt;/key&gt;&lt;/foreign-keys&gt;&lt;ref-type name="Journal Article"&gt;17&lt;/ref-type&gt;&lt;contributors&gt;&lt;authors&gt;&lt;author&gt;Clarke, W. T.&lt;/author&gt;&lt;author&gt;Stagg, C. J.&lt;/author&gt;&lt;author&gt;Jbabdi, S.&lt;/author&gt;&lt;/authors&gt;&lt;/contributors&gt;&lt;auth-address&gt;Wellcome Centre for Integrative Neuroimaging, FMRIB, Nuffield Department of Clinical Neurosciences, University of Oxford, Oxford, United Kingdom.&amp;#xD;MRC Brain Network Dynamics Unit, University of Oxford, Oxford, United Kingdom.&lt;/auth-address&gt;&lt;titles&gt;&lt;title&gt;FSL-MRS: An end-to-end spectroscopy analysis package&lt;/title&gt;&lt;secondary-title&gt;Magn Reson Med&lt;/secondary-title&gt;&lt;/titles&gt;&lt;periodical&gt;&lt;full-title&gt;Magn Reson Med&lt;/full-title&gt;&lt;/periodical&gt;&lt;pages&gt;2950-2964&lt;/pages&gt;&lt;volume&gt;85&lt;/volume&gt;&lt;number&gt;6&lt;/number&gt;&lt;edition&gt;2020/12/07&lt;/edition&gt;&lt;keywords&gt;&lt;keyword&gt;Computer Simulation&lt;/keyword&gt;&lt;keyword&gt;Humans&lt;/keyword&gt;&lt;keyword&gt;Magnetic Resonance Spectroscopy&lt;/keyword&gt;&lt;keyword&gt;*Neuroimaging&lt;/keyword&gt;&lt;keyword&gt;Phantoms, Imaging&lt;/keyword&gt;&lt;keyword&gt;*Software&lt;/keyword&gt;&lt;keyword&gt;*Bayesian fitting&lt;/keyword&gt;&lt;keyword&gt;*mrs&lt;/keyword&gt;&lt;keyword&gt;*mrsi&lt;/keyword&gt;&lt;keyword&gt;*open-source&lt;/keyword&gt;&lt;keyword&gt;*spectroscopy&lt;/keyword&gt;&lt;/keywords&gt;&lt;dates&gt;&lt;year&gt;2021&lt;/year&gt;&lt;pub-dates&gt;&lt;date&gt;Jun&lt;/date&gt;&lt;/pub-dates&gt;&lt;/dates&gt;&lt;isbn&gt;1522-2594 (Electronic)&amp;#xD;0740-3194 (Linking)&lt;/isbn&gt;&lt;accession-num&gt;33280161&lt;/accession-num&gt;&lt;urls&gt;&lt;related-urls&gt;&lt;url&gt;https://www.ncbi.nlm.nih.gov/pubmed/33280161&lt;/url&gt;&lt;/related-urls&gt;&lt;/urls&gt;&lt;custom2&gt;PMC7116822&lt;/custom2&gt;&lt;electronic-resource-num&gt;10.1002/mrm.28630&lt;/electronic-resource-num&gt;&lt;/record&gt;&lt;/Cite&gt;&lt;/EndNote&gt;</w:instrText>
      </w:r>
      <w:r>
        <w:fldChar w:fldCharType="separate"/>
      </w:r>
      <w:r>
        <w:rPr>
          <w:noProof/>
        </w:rPr>
        <w:t>(15)</w:t>
      </w:r>
      <w:r>
        <w:fldChar w:fldCharType="end"/>
      </w:r>
      <w:r w:rsidR="00C114DC">
        <w:t>, Tarquin</w:t>
      </w:r>
      <w:r>
        <w:t xml:space="preserve"> </w:t>
      </w:r>
      <w:r>
        <w:fldChar w:fldCharType="begin"/>
      </w:r>
      <w:r>
        <w:instrText xml:space="preserve"> ADDIN EN.CITE &lt;EndNote&gt;&lt;Cite&gt;&lt;Author&gt;Wilson&lt;/Author&gt;&lt;Year&gt;2011&lt;/Year&gt;&lt;RecNum&gt;329&lt;/RecNum&gt;&lt;DisplayText&gt;(16)&lt;/DisplayText&gt;&lt;record&gt;&lt;rec-number&gt;329&lt;/rec-number&gt;&lt;foreign-keys&gt;&lt;key app="EN" db-id="22d5vt0zxrf5fpe2axp5e95kw9p20ftdaw2s" timestamp="1640035861"&gt;329&lt;/key&gt;&lt;/foreign-keys&gt;&lt;ref-type name="Journal Article"&gt;17&lt;/ref-type&gt;&lt;contributors&gt;&lt;authors&gt;&lt;author&gt;Wilson, M.&lt;/author&gt;&lt;author&gt;Reynolds, G.&lt;/author&gt;&lt;author&gt;Kauppinen, R. A.&lt;/author&gt;&lt;author&gt;Arvanitis, T. N.&lt;/author&gt;&lt;author&gt;Peet, A. C.&lt;/author&gt;&lt;/authors&gt;&lt;/contributors&gt;&lt;auth-address&gt;Cancer Sciences, University of Birmingham, Birmingham, United Kingdom. martin@pipegrep.co.uk&lt;/auth-address&gt;&lt;titles&gt;&lt;title&gt;A constrained least-squares approach to the automated quantitation of in vivo (1)H magnetic resonance spectroscopy data&lt;/title&gt;&lt;secondary-title&gt;Magn Reson Med&lt;/secondary-title&gt;&lt;/titles&gt;&lt;periodical&gt;&lt;full-title&gt;Magn Reson Med&lt;/full-title&gt;&lt;/periodical&gt;&lt;pages&gt;1-12&lt;/pages&gt;&lt;volume&gt;65&lt;/volume&gt;&lt;number&gt;1&lt;/number&gt;&lt;edition&gt;2010/09/30&lt;/edition&gt;&lt;keywords&gt;&lt;keyword&gt;Adult&lt;/keyword&gt;&lt;keyword&gt;*Algorithms&lt;/keyword&gt;&lt;keyword&gt;Biopolymers/*analysis&lt;/keyword&gt;&lt;keyword&gt;Brain/*metabolism&lt;/keyword&gt;&lt;keyword&gt;*Data Interpretation, Statistical&lt;/keyword&gt;&lt;keyword&gt;Humans&lt;/keyword&gt;&lt;keyword&gt;Least-Squares Analysis&lt;/keyword&gt;&lt;keyword&gt;Magnetic Resonance Spectroscopy/*methods&lt;/keyword&gt;&lt;keyword&gt;Male&lt;/keyword&gt;&lt;keyword&gt;Middle Aged&lt;/keyword&gt;&lt;keyword&gt;Protons&lt;/keyword&gt;&lt;keyword&gt;Reproducibility of Results&lt;/keyword&gt;&lt;keyword&gt;Sensitivity and Specificity&lt;/keyword&gt;&lt;keyword&gt;Young Adult&lt;/keyword&gt;&lt;/keywords&gt;&lt;dates&gt;&lt;year&gt;2011&lt;/year&gt;&lt;pub-dates&gt;&lt;date&gt;Jan&lt;/date&gt;&lt;/pub-dates&gt;&lt;/dates&gt;&lt;isbn&gt;1522-2594 (Electronic)&amp;#xD;0740-3194 (Linking)&lt;/isbn&gt;&lt;accession-num&gt;20878762&lt;/accession-num&gt;&lt;urls&gt;&lt;related-urls&gt;&lt;url&gt;https://www.ncbi.nlm.nih.gov/pubmed/20878762&lt;/url&gt;&lt;/related-urls&gt;&lt;/urls&gt;&lt;electronic-resource-num&gt;10.1002/mrm.22579&lt;/electronic-resource-num&gt;&lt;/record&gt;&lt;/Cite&gt;&lt;/EndNote&gt;</w:instrText>
      </w:r>
      <w:r>
        <w:fldChar w:fldCharType="separate"/>
      </w:r>
      <w:r>
        <w:rPr>
          <w:noProof/>
        </w:rPr>
        <w:t>(16)</w:t>
      </w:r>
      <w:r>
        <w:fldChar w:fldCharType="end"/>
      </w:r>
      <w:r w:rsidR="00C114DC">
        <w:t xml:space="preserve">, Osprey </w:t>
      </w:r>
      <w:r>
        <w:fldChar w:fldCharType="begin">
          <w:fldData xml:space="preserve">PEVuZE5vdGU+PENpdGU+PEF1dGhvcj5PZWx0enNjaG5lcjwvQXV0aG9yPjxZZWFyPjIwMjA8L1ll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</w:fldData>
        </w:fldChar>
      </w:r>
      <w:r>
        <w:instrText xml:space="preserve"> ADDIN EN.CITE </w:instrText>
      </w:r>
      <w:r>
        <w:fldChar w:fldCharType="begin">
          <w:fldData xml:space="preserve">PEVuZE5vdGU+PENpdGU+PEF1dGhvcj5PZWx0enNjaG5lcjwvQXV0aG9yPjxZZWFyPjIwMjA8L1ll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</w:fldData>
        </w:fldChar>
      </w:r>
      <w:r>
        <w:instrText xml:space="preserve"> ADDIN EN.CITE.DATA </w:instrText>
      </w:r>
      <w:r>
        <w:fldChar w:fldCharType="end"/>
      </w:r>
      <w:r>
        <w:fldChar w:fldCharType="separate"/>
      </w:r>
      <w:r>
        <w:rPr>
          <w:noProof/>
        </w:rPr>
        <w:t>(17)</w:t>
      </w:r>
      <w:r>
        <w:fldChar w:fldCharType="end"/>
      </w:r>
      <w:r>
        <w:t xml:space="preserve"> etc</w:t>
      </w:r>
      <w:r w:rsidR="00C114DC">
        <w:t xml:space="preserve">. </w:t>
      </w:r>
      <w:r w:rsidR="008119C3">
        <w:t>Most of these tools perform some form of LCM</w:t>
      </w:r>
      <w:r>
        <w:t xml:space="preserve"> but a</w:t>
      </w:r>
      <w:r w:rsidR="00C114DC">
        <w:t>ccess to appropriate basis</w:t>
      </w:r>
      <w:r w:rsidR="008119C3">
        <w:t>-sets is one remaining hurdle in broadening access to stat-of</w:t>
      </w:r>
      <w:r>
        <w:t>-</w:t>
      </w:r>
      <w:r w:rsidR="008119C3">
        <w:t>the-art MRS analysis tools.</w:t>
      </w:r>
      <w:r w:rsidR="00C114DC">
        <w:t xml:space="preserve"> </w:t>
      </w:r>
    </w:p>
    <w:p w14:paraId="10A56FC5" w14:textId="52909310" w:rsidR="008669A7" w:rsidRDefault="008669A7" w:rsidP="008119C3">
      <w:pPr>
        <w:pStyle w:val="NormalWeb"/>
        <w:shd w:val="clear" w:color="auto" w:fill="FCFCFC"/>
        <w:jc w:val="both"/>
      </w:pPr>
      <w:r>
        <w:t>[</w:t>
      </w:r>
      <w:r w:rsidR="00C6039D">
        <w:t>Aim of the study</w:t>
      </w:r>
      <w:r>
        <w:t>]</w:t>
      </w:r>
    </w:p>
    <w:p w14:paraId="7791694B" w14:textId="157EC8A4" w:rsidR="008B5FDB" w:rsidRDefault="008B5FDB" w:rsidP="008B5FDB">
      <w:pPr>
        <w:spacing w:before="100" w:beforeAutospacing="1" w:after="100" w:afterAutospacing="1"/>
        <w:jc w:val="both"/>
      </w:pPr>
      <w:r w:rsidRPr="004579F0">
        <w:rPr>
          <w:lang w:eastAsia="en-US"/>
        </w:rPr>
        <w:t xml:space="preserve">FID-A is an open-source software package </w:t>
      </w:r>
      <w:r>
        <w:rPr>
          <w:lang w:eastAsia="en-US"/>
        </w:rPr>
        <w:t xml:space="preserve">using </w:t>
      </w:r>
      <w:r>
        <w:t xml:space="preserve">density matrix simulation in </w:t>
      </w:r>
      <w:proofErr w:type="spellStart"/>
      <w:r>
        <w:t>Matlab</w:t>
      </w:r>
      <w:proofErr w:type="spellEnd"/>
      <w:r>
        <w:t xml:space="preserve"> </w:t>
      </w:r>
      <w:r>
        <w:rPr>
          <w:lang w:eastAsia="en-US"/>
        </w:rPr>
        <w:t>to generate basis functions of metabolites for</w:t>
      </w:r>
      <w:r w:rsidRPr="004579F0">
        <w:rPr>
          <w:lang w:eastAsia="en-US"/>
        </w:rPr>
        <w:t xml:space="preserve"> MRS experiments</w:t>
      </w:r>
      <w:r>
        <w:rPr>
          <w:lang w:eastAsia="en-US"/>
        </w:rPr>
        <w:t xml:space="preserve"> as well as designing and analyzing </w:t>
      </w:r>
      <w:r w:rsidRPr="004579F0">
        <w:rPr>
          <w:lang w:eastAsia="en-US"/>
        </w:rPr>
        <w:t>RF pulses</w:t>
      </w:r>
      <w:r>
        <w:rPr>
          <w:lang w:eastAsia="en-US"/>
        </w:rPr>
        <w:t xml:space="preserve"> </w:t>
      </w:r>
      <w:r>
        <w:fldChar w:fldCharType="begin">
          <w:fldData xml:space="preserve">PEVuZE5vdGU+PENpdGU+PEF1dGhvcj5TaW1wc29uPC9BdXRob3I+PFllYXI+MjAxNzwvWWVhcj48
UmVjTnVtPjI4OTwvUmVjTnVtPjxEaXNwbGF5VGV4dD4oNy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instrText xml:space="preserve"> ADDIN EN.CITE </w:instrText>
      </w:r>
      <w:r>
        <w:fldChar w:fldCharType="begin">
          <w:fldData xml:space="preserve">PEVuZE5vdGU+PENpdGU+PEF1dGhvcj5TaW1wc29uPC9BdXRob3I+PFllYXI+MjAxNzwvWWVhcj48
UmVjTnVtPjI4OTwvUmVjTnVtPjxEaXNwbGF5VGV4dD4oNy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instrText xml:space="preserve"> ADDIN EN.CITE.DATA </w:instrText>
      </w:r>
      <w:r>
        <w:fldChar w:fldCharType="end"/>
      </w:r>
      <w:r>
        <w:fldChar w:fldCharType="separate"/>
      </w:r>
      <w:r>
        <w:t>(7)</w:t>
      </w:r>
      <w:r>
        <w:fldChar w:fldCharType="end"/>
      </w:r>
      <w:r>
        <w:t xml:space="preserve">. It simulates metabolite functions with formulated timings and pre-defined phase cycling scheme for OVS suppression. It allows precise simulations for general unedited and MEGA PRESS experiments using ideal and hard pulses but not particularly optimized for vendors and simulation speed especially for the repetitive propagator calculation. Also, it has recently been demonstrated in </w:t>
      </w:r>
      <w:r w:rsidRPr="00E90F84">
        <w:t xml:space="preserve">MARSS </w:t>
      </w:r>
      <w:r w:rsidRPr="00E90F84">
        <w:fldChar w:fldCharType="begin"/>
      </w:r>
      <w:r>
        <w:instrText xml:space="preserve"> ADDIN EN.CITE &lt;EndNote&gt;&lt;Cite&gt;&lt;Author&gt;Landheer&lt;/Author&gt;&lt;Year&gt;2021&lt;/Year&gt;&lt;RecNum&gt;291&lt;/RecNum&gt;&lt;DisplayText&gt;(10)&lt;/DisplayText&gt;&lt;record&gt;&lt;rec-number&gt;291&lt;/rec-number&gt;&lt;foreign-keys&gt;&lt;key app="EN" db-id="22d5vt0zxrf5fpe2axp5e95kw9p20ftdaw2s" timestamp="1634651642"&gt;291&lt;/key&gt;&lt;/foreign-keys&gt;&lt;ref-type name="Journal Article"&gt;17&lt;/ref-type&gt;&lt;contributors&gt;&lt;authors&gt;&lt;author&gt;Landheer, K.&lt;/author&gt;&lt;author&gt;Swanberg, K. M.&lt;/author&gt;&lt;author&gt;Juchem, C.&lt;/author&gt;&lt;/authors&gt;&lt;/contributors&gt;&lt;auth-address&gt;Biomedical Engineering, Columbia University Fu Foundation School of Engineering and Applied Science, New York, NY, USA.&amp;#xD;Radiology, Columbia University College of Physicians and Surgeons, New York, NY, USA.&lt;/auth-address&gt;&lt;titles&gt;&lt;title&gt;Magnetic resonance Spectrum simulator (MARSS), a novel software package for fast and computationally efficient basis set simulation&lt;/title&gt;&lt;secondary-title&gt;NMR Biomed&lt;/secondary-title&gt;&lt;/titles&gt;&lt;periodical&gt;&lt;full-title&gt;NMR Biomed&lt;/full-title&gt;&lt;/periodical&gt;&lt;pages&gt;e4129&lt;/pages&gt;&lt;volume&gt;34&lt;/volume&gt;&lt;number&gt;5&lt;/number&gt;&lt;edition&gt;2019/07/18&lt;/edition&gt;&lt;keywords&gt;&lt;keyword&gt;*J-coupling&lt;/keyword&gt;&lt;keyword&gt;*MEGA-sLASER&lt;/keyword&gt;&lt;keyword&gt;*basis sets&lt;/keyword&gt;&lt;keyword&gt;*density matrix formalism&lt;/keyword&gt;&lt;keyword&gt;*phase cycling&lt;/keyword&gt;&lt;keyword&gt;*relaxation&lt;/keyword&gt;&lt;keyword&gt;*spectral simulation&lt;/keyword&gt;&lt;keyword&gt;*spin systems&lt;/keyword&gt;&lt;/keywords&gt;&lt;dates&gt;&lt;year&gt;2021&lt;/year&gt;&lt;pub-dates&gt;&lt;date&gt;May&lt;/date&gt;&lt;/pub-dates&gt;&lt;/dates&gt;&lt;isbn&gt;1099-1492 (Electronic)&amp;#xD;0952-3480 (Linking)&lt;/isbn&gt;&lt;accession-num&gt;31313877&lt;/accession-num&gt;&lt;urls&gt;&lt;related-urls&gt;&lt;url&gt;https://www.ncbi.nlm.nih.gov/pubmed/31313877&lt;/url&gt;&lt;/related-urls&gt;&lt;/urls&gt;&lt;electronic-resource-num&gt;10.1002/nbm.4129&lt;/electronic-resource-num&gt;&lt;/record&gt;&lt;/Cite&gt;&lt;/EndNote&gt;</w:instrText>
      </w:r>
      <w:r w:rsidRPr="00E90F84">
        <w:fldChar w:fldCharType="separate"/>
      </w:r>
      <w:r>
        <w:rPr>
          <w:noProof/>
        </w:rPr>
        <w:t>(10)</w:t>
      </w:r>
      <w:r w:rsidRPr="00E90F84">
        <w:fldChar w:fldCharType="end"/>
      </w:r>
      <w:r w:rsidRPr="00E90F84">
        <w:t xml:space="preserve"> </w:t>
      </w:r>
      <w:r>
        <w:t>that density-matrix simulations can be substantially accelerated by using</w:t>
      </w:r>
      <w:r w:rsidRPr="00E90F84">
        <w:t xml:space="preserve"> the </w:t>
      </w:r>
      <w:r w:rsidR="00FB365C">
        <w:t>one-dimensional (</w:t>
      </w:r>
      <w:r w:rsidRPr="00E90F84">
        <w:t>1D</w:t>
      </w:r>
      <w:r w:rsidR="00FB365C">
        <w:t>)</w:t>
      </w:r>
      <w:r w:rsidRPr="00E90F84">
        <w:t xml:space="preserve"> projection method </w:t>
      </w:r>
      <w:r w:rsidRPr="00E90F84">
        <w:fldChar w:fldCharType="begin"/>
      </w:r>
      <w:r>
        <w:instrText xml:space="preserve"> ADDIN EN.CITE &lt;EndNote&gt;&lt;Cite&gt;&lt;Author&gt;Zhang&lt;/Author&gt;&lt;Year&gt;2017&lt;/Year&gt;&lt;RecNum&gt;290&lt;/RecNum&gt;&lt;DisplayText&gt;(18)&lt;/DisplayText&gt;&lt;record&gt;&lt;rec-number&gt;290&lt;/rec-number&gt;&lt;foreign-keys&gt;&lt;key app="EN" db-id="22d5vt0zxrf5fpe2axp5e95kw9p20ftdaw2s" timestamp="1634651611"&gt;290&lt;/key&gt;&lt;/foreign-keys&gt;&lt;ref-type name="Journal Article"&gt;17&lt;/ref-type&gt;&lt;contributors&gt;&lt;authors&gt;&lt;author&gt;Zhang, Y.&lt;/author&gt;&lt;author&gt;An, L.&lt;/author&gt;&lt;author&gt;Shen, J.&lt;/author&gt;&lt;/authors&gt;&lt;/contributors&gt;&lt;auth-address&gt;MR Spectroscopy Core Facility, National Institute of Mental Health, National Institutes of Health, Bethesda, MD, 20892, USA.&amp;#xD;Molecular Imaging Branch, National Institute of Mental Health, National Institutes of Health, Bethesda, MD, 20892, USA.&lt;/auth-address&gt;&lt;titles&gt;&lt;title&gt;Fast computation of full density matrix of multispin systems for spatially localized in vivo magnetic resonance spectroscopy&lt;/title&gt;&lt;secondary-title&gt;Med Phys&lt;/secondary-title&gt;&lt;/titles&gt;&lt;periodical&gt;&lt;full-title&gt;Med Phys&lt;/full-title&gt;&lt;/periodical&gt;&lt;pages&gt;4169-4178&lt;/pages&gt;&lt;volume&gt;44&lt;/volume&gt;&lt;number&gt;8&lt;/number&gt;&lt;edition&gt;2017/05/27&lt;/edition&gt;&lt;keywords&gt;&lt;keyword&gt;Brain/diagnostic imaging&lt;/keyword&gt;&lt;keyword&gt;Humans&lt;/keyword&gt;&lt;keyword&gt;Magnetic Resonance Imaging&lt;/keyword&gt;&lt;keyword&gt;*Magnetic Resonance Spectroscopy&lt;/keyword&gt;&lt;keyword&gt;*Phantoms, Imaging&lt;/keyword&gt;&lt;keyword&gt;*Software&lt;/keyword&gt;&lt;keyword&gt;MRS quantification&lt;/keyword&gt;&lt;keyword&gt;localized MRS&lt;/keyword&gt;&lt;keyword&gt;multispin density operator&lt;/keyword&gt;&lt;keyword&gt;numerical simulation&lt;/keyword&gt;&lt;keyword&gt;one-dimensional projection&lt;/keyword&gt;&lt;keyword&gt;shaped RF pulse&lt;/keyword&gt;&lt;/keywords&gt;&lt;dates&gt;&lt;year&gt;2017&lt;/year&gt;&lt;pub-dates&gt;&lt;date&gt;Aug&lt;/date&gt;&lt;/pub-dates&gt;&lt;/dates&gt;&lt;isbn&gt;2473-4209 (Electronic)&amp;#xD;0094-2405 (Linking)&lt;/isbn&gt;&lt;accession-num&gt;28548302&lt;/accession-num&gt;&lt;urls&gt;&lt;related-urls&gt;&lt;url&gt;https://www.ncbi.nlm.nih.gov/pubmed/28548302&lt;/url&gt;&lt;/related-urls&gt;&lt;/urls&gt;&lt;custom2&gt;PMC5578626&lt;/custom2&gt;&lt;electronic-resource-num&gt;10.1002/mp.12375&lt;/electronic-resource-num&gt;&lt;/record&gt;&lt;/Cite&gt;&lt;/EndNote&gt;</w:instrText>
      </w:r>
      <w:r w:rsidRPr="00E90F84">
        <w:fldChar w:fldCharType="separate"/>
      </w:r>
      <w:r>
        <w:rPr>
          <w:noProof/>
        </w:rPr>
        <w:t>(18)</w:t>
      </w:r>
      <w:r w:rsidRPr="00E90F84">
        <w:fldChar w:fldCharType="end"/>
      </w:r>
      <w:r w:rsidRPr="00E90F84">
        <w:t xml:space="preserve"> and </w:t>
      </w:r>
      <w:r>
        <w:t xml:space="preserve">applying </w:t>
      </w:r>
      <w:r w:rsidRPr="00E90F84">
        <w:t>coheren</w:t>
      </w:r>
      <w:r>
        <w:t>ce</w:t>
      </w:r>
      <w:r w:rsidRPr="00E90F84">
        <w:t xml:space="preserve"> pathway filter</w:t>
      </w:r>
      <w:r>
        <w:t>s</w:t>
      </w:r>
      <w:r w:rsidRPr="00E90F84">
        <w:t xml:space="preserve"> </w:t>
      </w:r>
      <w:r w:rsidRPr="00E90F84">
        <w:fldChar w:fldCharType="begin">
          <w:fldData xml:space="preserve">PEVuZE5vdGU+PENpdGU+PEF1dGhvcj5NaXRzY2hhbmc8L0F1dGhvcj48WWVhcj4xOTk1PC9ZZWFy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</w:fldData>
        </w:fldChar>
      </w:r>
      <w:r>
        <w:instrText xml:space="preserve"> ADDIN EN.CITE </w:instrText>
      </w:r>
      <w:r>
        <w:fldChar w:fldCharType="begin">
          <w:fldData xml:space="preserve">PEVuZE5vdGU+PENpdGU+PEF1dGhvcj5NaXRzY2hhbmc8L0F1dGhvcj48WWVhcj4xOTk1PC9ZZWFy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</w:fldData>
        </w:fldChar>
      </w:r>
      <w:r>
        <w:instrText xml:space="preserve"> ADDIN EN.CITE.DATA </w:instrText>
      </w:r>
      <w:r>
        <w:fldChar w:fldCharType="end"/>
      </w:r>
      <w:r w:rsidRPr="00E90F84">
        <w:fldChar w:fldCharType="separate"/>
      </w:r>
      <w:r>
        <w:rPr>
          <w:noProof/>
        </w:rPr>
        <w:t>(19,20)</w:t>
      </w:r>
      <w:r w:rsidRPr="00E90F84">
        <w:fldChar w:fldCharType="end"/>
      </w:r>
      <w:r w:rsidRPr="00E90F84">
        <w:t>.</w:t>
      </w:r>
    </w:p>
    <w:p w14:paraId="3FD686B2" w14:textId="0C5A2AA6" w:rsidR="008B5FDB" w:rsidRDefault="00451C93" w:rsidP="008B5FDB">
      <w:pPr>
        <w:spacing w:before="100" w:beforeAutospacing="1" w:after="100" w:afterAutospacing="1"/>
        <w:jc w:val="both"/>
      </w:pPr>
      <w:r>
        <w:t>A customized tool that provides realistic parameters for basis set simulation would benefit data modeling and quantification, and that allows online generation would also reduce the expertise requirement for non-academic or non-research units to carry out spectral analysis and quantification. Furthermore, spectral editing sequences</w:t>
      </w:r>
      <w:r w:rsidR="00C6039D">
        <w:t xml:space="preserve">, i.e. MEGA </w:t>
      </w:r>
      <w:r w:rsidR="00C6039D">
        <w:fldChar w:fldCharType="begin"/>
      </w:r>
      <w:r w:rsidR="008B5FDB">
        <w:instrText xml:space="preserve"> ADDIN EN.CITE &lt;EndNote&gt;&lt;Cite&gt;&lt;Author&gt;Mescher&lt;/Author&gt;&lt;Year&gt;1998&lt;/Year&gt;&lt;RecNum&gt;305&lt;/RecNum&gt;&lt;DisplayText&gt;(21)&lt;/DisplayText&gt;&lt;record&gt;&lt;rec-number&gt;305&lt;/rec-number&gt;&lt;foreign-keys&gt;&lt;key app="EN" db-id="22d5vt0zxrf5fpe2axp5e95kw9p20ftdaw2s" timestamp="1634741428"&gt;305&lt;/key&gt;&lt;/foreign-keys&gt;&lt;ref-type name="Journal Article"&gt;17&lt;/ref-type&gt;&lt;contributors&gt;&lt;authors&gt;&lt;author&gt;Mescher, M.&lt;/author&gt;&lt;author&gt;Merkle, H.&lt;/author&gt;&lt;author&gt;Kirsch, J.&lt;/author&gt;&lt;author&gt;Garwood, M.&lt;/author&gt;&lt;author&gt;Gruetter, R.&lt;/author&gt;&lt;/authors&gt;&lt;/contributors&gt;&lt;auth-address&gt;Department of Radiology, University of Minnesota Medical School, Center for Magnetic Resonance Research, Minneapolis 55455, USA.&lt;/auth-address&gt;&lt;titles&gt;&lt;title&gt;Simultaneous in vivo spectral editing and water suppression&lt;/title&gt;&lt;secondary-title&gt;NMR Biomed&lt;/secondary-title&gt;&lt;/titles&gt;&lt;periodical&gt;&lt;full-title&gt;NMR Biomed&lt;/full-title&gt;&lt;/periodical&gt;&lt;pages&gt;266-72&lt;/pages&gt;&lt;volume&gt;11&lt;/volume&gt;&lt;number&gt;6&lt;/number&gt;&lt;edition&gt;1998/11/05&lt;/edition&gt;&lt;keywords&gt;&lt;keyword&gt;Brain Chemistry&lt;/keyword&gt;&lt;keyword&gt;Creatine/analysis&lt;/keyword&gt;&lt;keyword&gt;Humans&lt;/keyword&gt;&lt;keyword&gt;Magnetic Resonance Spectroscopy/*methods&lt;/keyword&gt;&lt;keyword&gt;Magnetics&lt;/keyword&gt;&lt;keyword&gt;Water/*chemistry&lt;/keyword&gt;&lt;keyword&gt;gamma-Aminobutyric Acid/analysis&lt;/keyword&gt;&lt;/keywords&gt;&lt;dates&gt;&lt;year&gt;1998&lt;/year&gt;&lt;pub-dates&gt;&lt;date&gt;Oct&lt;/date&gt;&lt;/pub-dates&gt;&lt;/dates&gt;&lt;isbn&gt;0952-3480 (Print)&amp;#xD;0952-3480 (Linking)&lt;/isbn&gt;&lt;accession-num&gt;9802468&lt;/accession-num&gt;&lt;urls&gt;&lt;related-urls&gt;&lt;url&gt;https://www.ncbi.nlm.nih.gov/pubmed/9802468&lt;/url&gt;&lt;/related-urls&gt;&lt;/urls&gt;&lt;electronic-resource-num&gt;10.1002/(sici)1099-1492(199810)11:6&amp;lt;266::aid-nbm530&amp;gt;3.0.co;2-j&lt;/electronic-resource-num&gt;&lt;/record&gt;&lt;/Cite&gt;&lt;/EndNote&gt;</w:instrText>
      </w:r>
      <w:r w:rsidR="00C6039D">
        <w:fldChar w:fldCharType="separate"/>
      </w:r>
      <w:r w:rsidR="008B5FDB">
        <w:rPr>
          <w:noProof/>
        </w:rPr>
        <w:t>(21)</w:t>
      </w:r>
      <w:r w:rsidR="00C6039D">
        <w:fldChar w:fldCharType="end"/>
      </w:r>
      <w:r>
        <w:t xml:space="preserve"> have recently been added to product for the major vendors. Users now require </w:t>
      </w:r>
      <w:r w:rsidRPr="00E90F84">
        <w:t xml:space="preserve">basis sets </w:t>
      </w:r>
      <w:r>
        <w:t>both for</w:t>
      </w:r>
      <w:r w:rsidRPr="00E90F84">
        <w:t xml:space="preserve"> conventional </w:t>
      </w:r>
      <w:r>
        <w:t>and scans edited for</w:t>
      </w:r>
      <w:r w:rsidRPr="00E90F84">
        <w:t xml:space="preserve"> </w:t>
      </w:r>
      <w:r w:rsidRPr="00E90F84">
        <w:rPr>
          <w:i/>
          <w:iCs/>
        </w:rPr>
        <w:t>J</w:t>
      </w:r>
      <w:r w:rsidRPr="00E90F84">
        <w:t>-coupled metabolites</w:t>
      </w:r>
      <w:r>
        <w:t>,</w:t>
      </w:r>
      <w:r w:rsidRPr="00E90F84">
        <w:t xml:space="preserve"> such as GABA,</w:t>
      </w:r>
      <w:r>
        <w:t xml:space="preserve"> and for</w:t>
      </w:r>
      <w:r w:rsidRPr="00E90F84">
        <w:t xml:space="preserve"> more advanced Hadamard-encoded sequences</w:t>
      </w:r>
      <w:r>
        <w:t xml:space="preserve"> </w:t>
      </w:r>
      <w:r>
        <w:fldChar w:fldCharType="begin">
          <w:fldData xml:space="preserve">PEVuZE5vdGU+PENpdGU+PEF1dGhvcj5DaGFuPC9BdXRob3I+PFllYXI+MjAxNjwvWWVhcj48UmVj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uJiN4RDtNZWRpY2FsIEltYWdpbmcgUmVzZWFyY2ggVW5pdCwgRGl2aXNpb24gb2YgQmlvbWVk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</w:fldData>
        </w:fldChar>
      </w:r>
      <w:r w:rsidR="008B5FDB">
        <w:instrText xml:space="preserve"> ADDIN EN.CITE </w:instrText>
      </w:r>
      <w:r w:rsidR="008B5FDB">
        <w:fldChar w:fldCharType="begin">
          <w:fldData xml:space="preserve">PEVuZE5vdGU+PENpdGU+PEF1dGhvcj5DaGFuPC9BdXRob3I+PFllYXI+MjAxNjwvWWVhcj48UmVj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uJiN4RDtNZWRpY2FsIEltYWdpbmcgUmVzZWFyY2ggVW5pdCwgRGl2aXNpb24gb2YgQmlvbWVk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</w:fldData>
        </w:fldChar>
      </w:r>
      <w:r w:rsidR="008B5FDB">
        <w:instrText xml:space="preserve"> ADDIN EN.CITE.DATA </w:instrText>
      </w:r>
      <w:r w:rsidR="008B5FDB">
        <w:fldChar w:fldCharType="end"/>
      </w:r>
      <w:r>
        <w:fldChar w:fldCharType="separate"/>
      </w:r>
      <w:r w:rsidR="008B5FDB">
        <w:rPr>
          <w:noProof/>
        </w:rPr>
        <w:t>(22,23)</w:t>
      </w:r>
      <w:r>
        <w:fldChar w:fldCharType="end"/>
      </w:r>
      <w:r w:rsidRPr="00E90F84">
        <w:t>.</w:t>
      </w:r>
      <w:r>
        <w:t xml:space="preserve"> </w:t>
      </w:r>
      <w:r w:rsidR="008B5FDB">
        <w:t xml:space="preserve">Based on FID-A and the accelerating features mentioned, a cloud-based simulation tool is proposed.  </w:t>
      </w:r>
    </w:p>
    <w:p w14:paraId="01635CD4" w14:textId="5717F09B" w:rsidR="00451C93" w:rsidRDefault="00451C93" w:rsidP="00D413D7">
      <w:pPr>
        <w:pStyle w:val="NormalWeb"/>
        <w:shd w:val="clear" w:color="auto" w:fill="FCFCFC"/>
        <w:jc w:val="both"/>
      </w:pPr>
      <w:proofErr w:type="spellStart"/>
      <w:r w:rsidRPr="003265F6">
        <w:t>MRSCloud</w:t>
      </w:r>
      <w:proofErr w:type="spellEnd"/>
      <w:r w:rsidRPr="003265F6">
        <w:t xml:space="preserve"> </w:t>
      </w:r>
      <w:r>
        <w:t xml:space="preserve">is an online-based spectral simulation tool for brain metabolites which contains </w:t>
      </w:r>
      <w:proofErr w:type="gramStart"/>
      <w:r>
        <w:t>a number of</w:t>
      </w:r>
      <w:proofErr w:type="gramEnd"/>
      <w:r>
        <w:t xml:space="preserve"> unique features. It allows users to generate density-matrix-simulated basis sets through a simple web interface for up to 32 metabolites for linear combination modeling. T</w:t>
      </w:r>
      <w:r w:rsidRPr="00E90F84">
        <w:t>he 1D projection method</w:t>
      </w:r>
      <w:r w:rsidR="0052297B">
        <w:t xml:space="preserve"> </w:t>
      </w:r>
      <w:r w:rsidR="0052297B">
        <w:fldChar w:fldCharType="begin"/>
      </w:r>
      <w:r w:rsidR="008B5FDB">
        <w:instrText xml:space="preserve"> ADDIN EN.CITE &lt;EndNote&gt;&lt;Cite&gt;&lt;Author&gt;Zhang&lt;/Author&gt;&lt;Year&gt;2017&lt;/Year&gt;&lt;RecNum&gt;290&lt;/RecNum&gt;&lt;DisplayText&gt;(18)&lt;/DisplayText&gt;&lt;record&gt;&lt;rec-number&gt;290&lt;/rec-number&gt;&lt;foreign-keys&gt;&lt;key app="EN" db-id="22d5vt0zxrf5fpe2axp5e95kw9p20ftdaw2s" timestamp="1634651611"&gt;290&lt;/key&gt;&lt;/foreign-keys&gt;&lt;ref-type name="Journal Article"&gt;17&lt;/ref-type&gt;&lt;contributors&gt;&lt;authors&gt;&lt;author&gt;Zhang, Y.&lt;/author&gt;&lt;author&gt;An, L.&lt;/author&gt;&lt;author&gt;Shen, J.&lt;/author&gt;&lt;/authors&gt;&lt;/contributors&gt;&lt;auth-address&gt;MR Spectroscopy Core Facility, National Institute of Mental Health, National Institutes of Health, Bethesda, MD, 20892, USA.&amp;#xD;Molecular Imaging Branch, National Institute of Mental Health, National Institutes of Health, Bethesda, MD, 20892, USA.&lt;/auth-address&gt;&lt;titles&gt;&lt;title&gt;Fast computation of full density matrix of multispin systems for spatially localized in vivo magnetic resonance spectroscopy&lt;/title&gt;&lt;secondary-title&gt;Med Phys&lt;/secondary-title&gt;&lt;/titles&gt;&lt;periodical&gt;&lt;full-title&gt;Med Phys&lt;/full-title&gt;&lt;/periodical&gt;&lt;pages&gt;4169-4178&lt;/pages&gt;&lt;volume&gt;44&lt;/volume&gt;&lt;number&gt;8&lt;/number&gt;&lt;edition&gt;2017/05/27&lt;/edition&gt;&lt;keywords&gt;&lt;keyword&gt;Brain/diagnostic imaging&lt;/keyword&gt;&lt;keyword&gt;Humans&lt;/keyword&gt;&lt;keyword&gt;Magnetic Resonance Imaging&lt;/keyword&gt;&lt;keyword&gt;*Magnetic Resonance Spectroscopy&lt;/keyword&gt;&lt;keyword&gt;*Phantoms, Imaging&lt;/keyword&gt;&lt;keyword&gt;*Software&lt;/keyword&gt;&lt;keyword&gt;MRS quantification&lt;/keyword&gt;&lt;keyword&gt;localized MRS&lt;/keyword&gt;&lt;keyword&gt;multispin density operator&lt;/keyword&gt;&lt;keyword&gt;numerical simulation&lt;/keyword&gt;&lt;keyword&gt;one-dimensional projection&lt;/keyword&gt;&lt;keyword&gt;shaped RF pulse&lt;/keyword&gt;&lt;/keywords&gt;&lt;dates&gt;&lt;year&gt;2017&lt;/year&gt;&lt;pub-dates&gt;&lt;date&gt;Aug&lt;/date&gt;&lt;/pub-dates&gt;&lt;/dates&gt;&lt;isbn&gt;2473-4209 (Electronic)&amp;#xD;0094-2405 (Linking)&lt;/isbn&gt;&lt;accession-num&gt;28548302&lt;/accession-num&gt;&lt;urls&gt;&lt;related-urls&gt;&lt;url&gt;https://www.ncbi.nlm.nih.gov/pubmed/28548302&lt;/url&gt;&lt;/related-urls&gt;&lt;/urls&gt;&lt;custom2&gt;PMC5578626&lt;/custom2&gt;&lt;electronic-resource-num&gt;10.1002/mp.12375&lt;/electronic-resource-num&gt;&lt;/record&gt;&lt;/Cite&gt;&lt;/EndNote&gt;</w:instrText>
      </w:r>
      <w:r w:rsidR="0052297B">
        <w:fldChar w:fldCharType="separate"/>
      </w:r>
      <w:r w:rsidR="008B5FDB">
        <w:rPr>
          <w:noProof/>
        </w:rPr>
        <w:t>(18)</w:t>
      </w:r>
      <w:r w:rsidR="0052297B">
        <w:fldChar w:fldCharType="end"/>
      </w:r>
      <w:r>
        <w:t xml:space="preserve">, </w:t>
      </w:r>
      <w:r w:rsidRPr="00E90F84">
        <w:t>coheren</w:t>
      </w:r>
      <w:r>
        <w:t>ce</w:t>
      </w:r>
      <w:r w:rsidRPr="00E90F84">
        <w:t xml:space="preserve"> pathway filter</w:t>
      </w:r>
      <w:r>
        <w:t xml:space="preserve">s </w:t>
      </w:r>
      <w:r w:rsidR="0052297B">
        <w:fldChar w:fldCharType="begin"/>
      </w:r>
      <w:r w:rsidR="008B5FDB">
        <w:instrText xml:space="preserve"> ADDIN EN.CITE &lt;EndNote&gt;&lt;Cite&gt;&lt;Author&gt;Bodenhausen&lt;/Author&gt;&lt;Year&gt;2011&lt;/Year&gt;&lt;RecNum&gt;301&lt;/RecNum&gt;&lt;DisplayText&gt;(20)&lt;/DisplayText&gt;&lt;record&gt;&lt;rec-number&gt;301&lt;/rec-number&gt;&lt;foreign-keys&gt;&lt;key app="EN" db-id="22d5vt0zxrf5fpe2axp5e95kw9p20ftdaw2s" timestamp="1634655335"&gt;301&lt;/key&gt;&lt;/foreign-keys&gt;&lt;ref-type name="Journal Article"&gt;17&lt;/ref-type&gt;&lt;contributors&gt;&lt;authors&gt;&lt;author&gt;Bodenhausen, G.&lt;/author&gt;&lt;author&gt;Kogler, H.&lt;/author&gt;&lt;author&gt;Ernst, R. R.&lt;/author&gt;&lt;/authors&gt;&lt;/contributors&gt;&lt;titles&gt;&lt;title&gt;Selection of coherence-transfer pathways in NMR pulse experiments. 1984&lt;/title&gt;&lt;secondary-title&gt;J Magn Reson&lt;/secondary-title&gt;&lt;/titles&gt;&lt;periodical&gt;&lt;full-title&gt;J Magn Reson&lt;/full-title&gt;&lt;/periodical&gt;&lt;pages&gt;276-94&lt;/pages&gt;&lt;volume&gt;213&lt;/volume&gt;&lt;number&gt;2&lt;/number&gt;&lt;edition&gt;2011/12/14&lt;/edition&gt;&lt;keywords&gt;&lt;keyword&gt;Absorption&lt;/keyword&gt;&lt;keyword&gt;Algorithms&lt;/keyword&gt;&lt;keyword&gt;Electromagnetic Fields&lt;/keyword&gt;&lt;keyword&gt;Fourier Analysis&lt;/keyword&gt;&lt;keyword&gt;Magnetic Resonance Spectroscopy/*methods&lt;/keyword&gt;&lt;keyword&gt;Nuclear Magnetic Resonance, Biomolecular/methods&lt;/keyword&gt;&lt;keyword&gt;Thymidine/chemistry&lt;/keyword&gt;&lt;/keywords&gt;&lt;dates&gt;&lt;year&gt;2011&lt;/year&gt;&lt;pub-dates&gt;&lt;date&gt;Dec&lt;/date&gt;&lt;/pub-dates&gt;&lt;/dates&gt;&lt;isbn&gt;1096-0856 (Electronic)&amp;#xD;1090-7807 (Linking)&lt;/isbn&gt;&lt;accession-num&gt;22152348&lt;/accession-num&gt;&lt;urls&gt;&lt;related-urls&gt;&lt;url&gt;https://www.ncbi.nlm.nih.gov/pubmed/22152348&lt;/url&gt;&lt;/related-urls&gt;&lt;/urls&gt;&lt;electronic-resource-num&gt;10.1016/j.jmr.2011.08.033&lt;/electronic-resource-num&gt;&lt;/record&gt;&lt;/Cite&gt;&lt;/EndNote&gt;</w:instrText>
      </w:r>
      <w:r w:rsidR="0052297B">
        <w:fldChar w:fldCharType="separate"/>
      </w:r>
      <w:r w:rsidR="008B5FDB">
        <w:rPr>
          <w:noProof/>
        </w:rPr>
        <w:t>(20)</w:t>
      </w:r>
      <w:r w:rsidR="0052297B">
        <w:fldChar w:fldCharType="end"/>
      </w:r>
      <w:r w:rsidR="0052297B">
        <w:t xml:space="preserve"> </w:t>
      </w:r>
      <w:r>
        <w:t>and pre-calculation of propagators have been implemented to accelerate</w:t>
      </w:r>
      <w:r w:rsidRPr="00FA512A">
        <w:t xml:space="preserve"> </w:t>
      </w:r>
      <w:r w:rsidR="00485BCC">
        <w:t xml:space="preserve">the simulation process and </w:t>
      </w:r>
      <w:r>
        <w:t xml:space="preserve">to run on a high-performance cloud server. Parameters specified include </w:t>
      </w:r>
      <w:r w:rsidRPr="00E90F84">
        <w:t xml:space="preserve">localization method </w:t>
      </w:r>
      <w:r>
        <w:t>(</w:t>
      </w:r>
      <w:r w:rsidRPr="00E90F84">
        <w:t>PRESS</w:t>
      </w:r>
      <w:r w:rsidR="0052297B">
        <w:t xml:space="preserve"> </w:t>
      </w:r>
      <w:r w:rsidR="0052297B">
        <w:fldChar w:fldCharType="begin"/>
      </w:r>
      <w:r w:rsidR="008B5FDB">
        <w:instrText xml:space="preserve"> ADDIN EN.CITE &lt;EndNote&gt;&lt;Cite&gt;&lt;Author&gt;Bottomley&lt;/Author&gt;&lt;Year&gt;1987&lt;/Year&gt;&lt;RecNum&gt;161&lt;/RecNum&gt;&lt;DisplayText&gt;(24)&lt;/DisplayText&gt;&lt;record&gt;&lt;rec-number&gt;161&lt;/rec-number&gt;&lt;foreign-keys&gt;&lt;key app="EN" db-id="22d5vt0zxrf5fpe2axp5e95kw9p20ftdaw2s" timestamp="1603745749"&gt;161&lt;/key&gt;&lt;/foreign-keys&gt;&lt;ref-type name="Journal Article"&gt;17&lt;/ref-type&gt;&lt;contributors&gt;&lt;authors&gt;&lt;author&gt;Bottomley, P. A.&lt;/author&gt;&lt;/authors&gt;&lt;/contributors&gt;&lt;auth-address&gt;General Electric Corporate Research and Development Center Schenectady, New York 12301.&lt;/auth-address&gt;&lt;titles&gt;&lt;title&gt;Spatial localization in NMR spectroscopy in vivo&lt;/title&gt;&lt;secondary-title&gt;Ann N Y Acad Sci&lt;/secondary-title&gt;&lt;/titles&gt;&lt;periodical&gt;&lt;full-title&gt;Ann N Y Acad Sci&lt;/full-title&gt;&lt;/periodical&gt;&lt;pages&gt;333-48&lt;/pages&gt;&lt;volume&gt;508&lt;/volume&gt;&lt;edition&gt;1987/01/01&lt;/edition&gt;&lt;keywords&gt;&lt;keyword&gt;Animals&lt;/keyword&gt;&lt;keyword&gt;Brain/metabolism&lt;/keyword&gt;&lt;keyword&gt;Energy Metabolism&lt;/keyword&gt;&lt;keyword&gt;Humans&lt;/keyword&gt;&lt;keyword&gt;Liver/metabolism&lt;/keyword&gt;&lt;keyword&gt;Magnetic Resonance Spectroscopy/*methods&lt;/keyword&gt;&lt;/keywords&gt;&lt;dates&gt;&lt;year&gt;1987&lt;/year&gt;&lt;/dates&gt;&lt;isbn&gt;0077-8923 (Print)&amp;#xD;0077-8923 (Linking)&lt;/isbn&gt;&lt;accession-num&gt;3326459&lt;/accession-num&gt;&lt;urls&gt;&lt;related-urls&gt;&lt;url&gt;https://www.ncbi.nlm.nih.gov/pubmed/3326459&lt;/url&gt;&lt;/related-urls&gt;&lt;/urls&gt;&lt;electronic-resource-num&gt;10.1111/j.1749-6632.1987.tb32915.x&lt;/electronic-resource-num&gt;&lt;/record&gt;&lt;/Cite&gt;&lt;/EndNote&gt;</w:instrText>
      </w:r>
      <w:r w:rsidR="0052297B">
        <w:fldChar w:fldCharType="separate"/>
      </w:r>
      <w:r w:rsidR="008B5FDB">
        <w:rPr>
          <w:noProof/>
        </w:rPr>
        <w:t>(24)</w:t>
      </w:r>
      <w:r w:rsidR="0052297B">
        <w:fldChar w:fldCharType="end"/>
      </w:r>
      <w:r w:rsidRPr="00E90F84">
        <w:t xml:space="preserve"> </w:t>
      </w:r>
      <w:r>
        <w:t>or</w:t>
      </w:r>
      <w:r w:rsidRPr="00E90F84">
        <w:t xml:space="preserve"> semi-LASER</w:t>
      </w:r>
      <w:r w:rsidR="0052297B">
        <w:t xml:space="preserve"> </w:t>
      </w:r>
      <w:r w:rsidR="0052297B">
        <w:fldChar w:fldCharType="begin">
          <w:fldData xml:space="preserve">PEVuZE5vdGU+PENpdGU+PEF1dGhvcj5TY2hlZW5lbjwvQXV0aG9yPjxZZWFyPjIwMDg8L1llYXI+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</w:fldData>
        </w:fldChar>
      </w:r>
      <w:r w:rsidR="008B5FDB">
        <w:instrText xml:space="preserve"> ADDIN EN.CITE </w:instrText>
      </w:r>
      <w:r w:rsidR="008B5FDB">
        <w:fldChar w:fldCharType="begin">
          <w:fldData xml:space="preserve">PEVuZE5vdGU+PENpdGU+PEF1dGhvcj5TY2hlZW5lbjwvQXV0aG9yPjxZZWFyPjIwMDg8L1llYXI+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</w:fldData>
        </w:fldChar>
      </w:r>
      <w:r w:rsidR="008B5FDB">
        <w:instrText xml:space="preserve"> ADDIN EN.CITE.DATA </w:instrText>
      </w:r>
      <w:r w:rsidR="008B5FDB">
        <w:fldChar w:fldCharType="end"/>
      </w:r>
      <w:r w:rsidR="0052297B">
        <w:fldChar w:fldCharType="separate"/>
      </w:r>
      <w:r w:rsidR="008B5FDB">
        <w:rPr>
          <w:noProof/>
        </w:rPr>
        <w:t>(25,26)</w:t>
      </w:r>
      <w:r w:rsidR="0052297B">
        <w:fldChar w:fldCharType="end"/>
      </w:r>
      <w:r>
        <w:t xml:space="preserve">), vendor </w:t>
      </w:r>
      <w:r w:rsidRPr="00E90F84">
        <w:t>(GE, Philips, Siemens)</w:t>
      </w:r>
      <w:r>
        <w:t>, sequence (unedited, MEGA</w:t>
      </w:r>
      <w:r w:rsidR="0052297B">
        <w:t xml:space="preserve"> </w:t>
      </w:r>
      <w:r w:rsidR="0052297B">
        <w:fldChar w:fldCharType="begin"/>
      </w:r>
      <w:r w:rsidR="008B5FDB">
        <w:instrText xml:space="preserve"> ADDIN EN.CITE &lt;EndNote&gt;&lt;Cite&gt;&lt;Author&gt;Mescher&lt;/Author&gt;&lt;Year&gt;1998&lt;/Year&gt;&lt;RecNum&gt;163&lt;/RecNum&gt;&lt;DisplayText&gt;(21)&lt;/DisplayText&gt;&lt;record&gt;&lt;rec-number&gt;163&lt;/rec-number&gt;&lt;foreign-keys&gt;&lt;key app="EN" db-id="22d5vt0zxrf5fpe2axp5e95kw9p20ftdaw2s" timestamp="1603746026"&gt;163&lt;/key&gt;&lt;/foreign-keys&gt;&lt;ref-type name="Journal Article"&gt;17&lt;/ref-type&gt;&lt;contributors&gt;&lt;authors&gt;&lt;author&gt;Mescher, M.&lt;/author&gt;&lt;author&gt;Merkle, H.&lt;/author&gt;&lt;author&gt;Kirsch, J.&lt;/author&gt;&lt;author&gt;Garwood, M.&lt;/author&gt;&lt;author&gt;Gruetter, R.&lt;/author&gt;&lt;/authors&gt;&lt;/contributors&gt;&lt;auth-address&gt;Department of Radiology, University of Minnesota Medical School, Center for Magnetic Resonance Research, Minneapolis 55455, USA.&lt;/auth-address&gt;&lt;titles&gt;&lt;title&gt;Simultaneous in vivo spectral editing and water suppression&lt;/title&gt;&lt;secondary-title&gt;NMR Biomed&lt;/secondary-title&gt;&lt;/titles&gt;&lt;periodical&gt;&lt;full-title&gt;NMR Biomed&lt;/full-title&gt;&lt;/periodical&gt;&lt;pages&gt;266-72&lt;/pages&gt;&lt;volume&gt;11&lt;/volume&gt;&lt;number&gt;6&lt;/number&gt;&lt;edition&gt;1998/11/05&lt;/edition&gt;&lt;keywords&gt;&lt;keyword&gt;Brain Chemistry&lt;/keyword&gt;&lt;keyword&gt;Creatine/analysis&lt;/keyword&gt;&lt;keyword&gt;Humans&lt;/keyword&gt;&lt;keyword&gt;Magnetic Resonance Spectroscopy/*methods&lt;/keyword&gt;&lt;keyword&gt;Magnetics&lt;/keyword&gt;&lt;keyword&gt;Water/*chemistry&lt;/keyword&gt;&lt;keyword&gt;gamma-Aminobutyric Acid/analysis&lt;/keyword&gt;&lt;/keywords&gt;&lt;dates&gt;&lt;year&gt;1998&lt;/year&gt;&lt;pub-dates&gt;&lt;date&gt;Oct&lt;/date&gt;&lt;/pub-dates&gt;&lt;/dates&gt;&lt;isbn&gt;0952-3480 (Print)&amp;#xD;0952-3480 (Linking)&lt;/isbn&gt;&lt;accession-num&gt;9802468&lt;/accession-num&gt;&lt;urls&gt;&lt;related-urls&gt;&lt;url&gt;https://www.ncbi.nlm.nih.gov/pubmed/9802468&lt;/url&gt;&lt;/related-urls&gt;&lt;/urls&gt;&lt;electronic-resource-num&gt;10.1002/(sici)1099-1492(199810)11:6&amp;lt;266::aid-nbm530&amp;gt;3.0.co;2-j&lt;/electronic-resource-num&gt;&lt;/record&gt;&lt;/Cite&gt;&lt;/EndNote&gt;</w:instrText>
      </w:r>
      <w:r w:rsidR="0052297B">
        <w:fldChar w:fldCharType="separate"/>
      </w:r>
      <w:r w:rsidR="008B5FDB">
        <w:rPr>
          <w:noProof/>
        </w:rPr>
        <w:t>(21)</w:t>
      </w:r>
      <w:r w:rsidR="0052297B">
        <w:fldChar w:fldCharType="end"/>
      </w:r>
      <w:r>
        <w:t>, HERMES</w:t>
      </w:r>
      <w:r w:rsidR="0052297B">
        <w:t xml:space="preserve"> </w:t>
      </w:r>
      <w:r w:rsidR="0052297B">
        <w:fldChar w:fldCharType="begin">
          <w:fldData xml:space="preserve">PEVuZE5vdGU+PENpdGU+PEF1dGhvcj5DaGFuPC9BdXRob3I+PFllYXI+MjAxNjwvWWVhcj48UmVj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</w:fldData>
        </w:fldChar>
      </w:r>
      <w:r w:rsidR="008B5FDB">
        <w:instrText xml:space="preserve"> ADDIN EN.CITE </w:instrText>
      </w:r>
      <w:r w:rsidR="008B5FDB">
        <w:fldChar w:fldCharType="begin">
          <w:fldData xml:space="preserve">PEVuZE5vdGU+PENpdGU+PEF1dGhvcj5DaGFuPC9BdXRob3I+PFllYXI+MjAxNjwvWWVhcj48UmVj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</w:fldData>
        </w:fldChar>
      </w:r>
      <w:r w:rsidR="008B5FDB">
        <w:instrText xml:space="preserve"> ADDIN EN.CITE.DATA </w:instrText>
      </w:r>
      <w:r w:rsidR="008B5FDB">
        <w:fldChar w:fldCharType="end"/>
      </w:r>
      <w:r w:rsidR="0052297B">
        <w:fldChar w:fldCharType="separate"/>
      </w:r>
      <w:r w:rsidR="008B5FDB">
        <w:rPr>
          <w:noProof/>
        </w:rPr>
        <w:t>(22)</w:t>
      </w:r>
      <w:r w:rsidR="0052297B">
        <w:fldChar w:fldCharType="end"/>
      </w:r>
      <w:r>
        <w:t>, HERCULES</w:t>
      </w:r>
      <w:r w:rsidR="0052297B">
        <w:t xml:space="preserve"> </w:t>
      </w:r>
      <w:r w:rsidR="0052297B">
        <w:fldChar w:fldCharType="begin">
          <w:fldData xml:space="preserve">PEVuZE5vdGU+PENpdGU+PEF1dGhvcj5PZWx0enNjaG5lcjwvQXV0aG9yPjxZZWFyPjIwMTk8L1ll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</w:fldData>
        </w:fldChar>
      </w:r>
      <w:r w:rsidR="008B5FDB">
        <w:instrText xml:space="preserve"> ADDIN EN.CITE </w:instrText>
      </w:r>
      <w:r w:rsidR="008B5FDB">
        <w:fldChar w:fldCharType="begin">
          <w:fldData xml:space="preserve">PEVuZE5vdGU+PENpdGU+PEF1dGhvcj5PZWx0enNjaG5lcjwvQXV0aG9yPjxZZWFyPjIwMTk8L1ll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</w:fldData>
        </w:fldChar>
      </w:r>
      <w:r w:rsidR="008B5FDB">
        <w:instrText xml:space="preserve"> ADDIN EN.CITE.DATA </w:instrText>
      </w:r>
      <w:r w:rsidR="008B5FDB">
        <w:fldChar w:fldCharType="end"/>
      </w:r>
      <w:r w:rsidR="0052297B">
        <w:fldChar w:fldCharType="separate"/>
      </w:r>
      <w:r w:rsidR="008B5FDB">
        <w:rPr>
          <w:noProof/>
        </w:rPr>
        <w:t>(23)</w:t>
      </w:r>
      <w:r w:rsidR="0052297B">
        <w:fldChar w:fldCharType="end"/>
      </w:r>
      <w:r>
        <w:t>), metabolite list, spatial resolution, echo time (TE) and editing pulse frequencies.</w:t>
      </w:r>
      <w:r w:rsidR="00E80761">
        <w:t xml:space="preserve"> </w:t>
      </w:r>
      <w:r>
        <w:t xml:space="preserve">It allows </w:t>
      </w:r>
      <w:r>
        <w:lastRenderedPageBreak/>
        <w:t xml:space="preserve">community users to generate vendor, sequence, editing experimental-specific basis sets that are appropriate for their studies. </w:t>
      </w:r>
    </w:p>
    <w:p w14:paraId="35DEE681" w14:textId="77777777" w:rsidR="004579F0" w:rsidRDefault="00876D19" w:rsidP="004579F0">
      <w:pPr>
        <w:spacing w:before="100" w:beforeAutospacing="1" w:after="100" w:afterAutospacing="1"/>
        <w:jc w:val="both"/>
      </w:pPr>
      <w:r w:rsidRPr="00E90F84">
        <w:rPr>
          <w:b/>
          <w:bCs/>
        </w:rPr>
        <w:t>Methods</w:t>
      </w:r>
    </w:p>
    <w:p w14:paraId="69B31402" w14:textId="77777777" w:rsidR="00923F88" w:rsidRPr="00923F88" w:rsidRDefault="00923F88" w:rsidP="00923F88">
      <w:pPr>
        <w:pStyle w:val="NormalWeb"/>
        <w:shd w:val="clear" w:color="auto" w:fill="FCFCFC"/>
        <w:jc w:val="both"/>
        <w:rPr>
          <w:b/>
          <w:bCs/>
        </w:rPr>
      </w:pPr>
      <w:r w:rsidRPr="00923F88">
        <w:rPr>
          <w:b/>
          <w:bCs/>
        </w:rPr>
        <w:t xml:space="preserve">1D projection method </w:t>
      </w:r>
    </w:p>
    <w:p w14:paraId="1C97135D" w14:textId="2191994E" w:rsidR="00FB365C" w:rsidRDefault="008477F4" w:rsidP="00FB365C">
      <w:pPr>
        <w:autoSpaceDE w:val="0"/>
        <w:autoSpaceDN w:val="0"/>
        <w:adjustRightInd w:val="0"/>
        <w:jc w:val="both"/>
        <w:rPr>
          <w:rFonts w:eastAsiaTheme="minorEastAsia"/>
          <w:color w:val="000000"/>
        </w:rPr>
      </w:pPr>
      <w:r>
        <w:t>Three implementations were applied</w:t>
      </w:r>
      <w:r w:rsidRPr="008477F4">
        <w:t xml:space="preserve"> into </w:t>
      </w:r>
      <w:proofErr w:type="spellStart"/>
      <w:r w:rsidRPr="008477F4">
        <w:t>MRSCloud</w:t>
      </w:r>
      <w:proofErr w:type="spellEnd"/>
      <w:r w:rsidRPr="008477F4">
        <w:t xml:space="preserve"> to accelerate the speed of simulation.</w:t>
      </w:r>
      <w:r w:rsidR="00FB365C" w:rsidRPr="008477F4">
        <w:t xml:space="preserve"> Zhang et al.  </w:t>
      </w:r>
      <w:r w:rsidR="00FB365C" w:rsidRPr="008477F4">
        <w:fldChar w:fldCharType="begin"/>
      </w:r>
      <w:r w:rsidR="00FB365C" w:rsidRPr="008477F4">
        <w:instrText xml:space="preserve"> ADDIN EN.CITE &lt;EndNote&gt;&lt;Cite&gt;&lt;Author&gt;Zhang&lt;/Author&gt;&lt;Year&gt;2017&lt;/Year&gt;&lt;RecNum&gt;290&lt;/RecNum&gt;&lt;DisplayText&gt;(18)&lt;/DisplayText&gt;&lt;record&gt;&lt;rec-number&gt;290&lt;/rec-number&gt;&lt;foreign-keys&gt;&lt;key app="EN" db-id="22d5vt0zxrf5fpe2axp5e95kw9p20ftdaw2s" timestamp="1634651611"&gt;290&lt;/key&gt;&lt;/foreign-keys&gt;&lt;ref-type name="Journal Article"&gt;17&lt;/ref-type&gt;&lt;contributors&gt;&lt;authors&gt;&lt;author&gt;Zhang, Y.&lt;/author&gt;&lt;author&gt;An, L.&lt;/author&gt;&lt;author&gt;Shen, J.&lt;/author&gt;&lt;/authors&gt;&lt;/contributors&gt;&lt;auth-address&gt;MR Spectroscopy Core Facility, National Institute of Mental Health, National Institutes of Health, Bethesda, MD, 20892, USA.&amp;#xD;Molecular Imaging Branch, National Institute of Mental Health, National Institutes of Health, Bethesda, MD, 20892, USA.&lt;/auth-address&gt;&lt;titles&gt;&lt;title&gt;Fast computation of full density matrix of multispin systems for spatially localized in vivo magnetic resonance spectroscopy&lt;/title&gt;&lt;secondary-title&gt;Med Phys&lt;/secondary-title&gt;&lt;/titles&gt;&lt;periodical&gt;&lt;full-title&gt;Med Phys&lt;/full-title&gt;&lt;/periodical&gt;&lt;pages&gt;4169-4178&lt;/pages&gt;&lt;volume&gt;44&lt;/volume&gt;&lt;number&gt;8&lt;/number&gt;&lt;edition&gt;2017/05/27&lt;/edition&gt;&lt;keywords&gt;&lt;keyword&gt;Brain/diagnostic imaging&lt;/keyword&gt;&lt;keyword&gt;Humans&lt;/keyword&gt;&lt;keyword&gt;Magnetic Resonance Imaging&lt;/keyword&gt;&lt;keyword&gt;*Magnetic Resonance Spectroscopy&lt;/keyword&gt;&lt;keyword&gt;*Phantoms, Imaging&lt;/keyword&gt;&lt;keyword&gt;*Software&lt;/keyword&gt;&lt;keyword&gt;MRS quantification&lt;/keyword&gt;&lt;keyword&gt;localized MRS&lt;/keyword&gt;&lt;keyword&gt;multispin density operator&lt;/keyword&gt;&lt;keyword&gt;numerical simulation&lt;/keyword&gt;&lt;keyword&gt;one-dimensional projection&lt;/keyword&gt;&lt;keyword&gt;shaped RF pulse&lt;/keyword&gt;&lt;/keywords&gt;&lt;dates&gt;&lt;year&gt;2017&lt;/year&gt;&lt;pub-dates&gt;&lt;date&gt;Aug&lt;/date&gt;&lt;/pub-dates&gt;&lt;/dates&gt;&lt;isbn&gt;2473-4209 (Electronic)&amp;#xD;0094-2405 (Linking)&lt;/isbn&gt;&lt;accession-num&gt;28548302&lt;/accession-num&gt;&lt;urls&gt;&lt;related-urls&gt;&lt;url&gt;https://www.ncbi.nlm.nih.gov/pubmed/28548302&lt;/url&gt;&lt;/related-urls&gt;&lt;/urls&gt;&lt;custom2&gt;PMC5578626&lt;/custom2&gt;&lt;electronic-resource-num&gt;10.1002/mp.12375&lt;/electronic-resource-num&gt;&lt;/record&gt;&lt;/Cite&gt;&lt;/EndNote&gt;</w:instrText>
      </w:r>
      <w:r w:rsidR="00FB365C" w:rsidRPr="008477F4">
        <w:fldChar w:fldCharType="separate"/>
      </w:r>
      <w:r w:rsidR="00FB365C" w:rsidRPr="008477F4">
        <w:rPr>
          <w:noProof/>
        </w:rPr>
        <w:t>(18)</w:t>
      </w:r>
      <w:r w:rsidR="00FB365C" w:rsidRPr="008477F4">
        <w:fldChar w:fldCharType="end"/>
      </w:r>
      <w:r w:rsidR="00FB365C" w:rsidRPr="008477F4">
        <w:t xml:space="preserve"> demonstrated that a conventional three-dimensional simulation could be achieved </w:t>
      </w:r>
      <w:r w:rsidR="00FB365C" w:rsidRPr="008477F4">
        <w:rPr>
          <w:rFonts w:eastAsiaTheme="minorEastAsia"/>
          <w:color w:val="000000"/>
        </w:rPr>
        <w:t>using three one-dimensional frequency selective RF pulses approach as shown in the following equations</w:t>
      </w:r>
      <w:r w:rsidRPr="008477F4">
        <w:t xml:space="preserve"> for </w:t>
      </w:r>
      <w:r>
        <w:t>simulating</w:t>
      </w:r>
      <w:r w:rsidRPr="008477F4">
        <w:t xml:space="preserve"> full density matrix of spins</w:t>
      </w:r>
      <w:r w:rsidR="00FB365C">
        <w:rPr>
          <w:rFonts w:eastAsiaTheme="minorEastAsia"/>
          <w:color w:val="000000"/>
        </w:rPr>
        <w:t>.</w:t>
      </w:r>
    </w:p>
    <w:p w14:paraId="76E64F5F" w14:textId="77777777" w:rsidR="008477F4" w:rsidRDefault="008477F4" w:rsidP="00FB365C">
      <w:pPr>
        <w:autoSpaceDE w:val="0"/>
        <w:autoSpaceDN w:val="0"/>
        <w:adjustRightInd w:val="0"/>
        <w:jc w:val="both"/>
      </w:pPr>
    </w:p>
    <w:p w14:paraId="11C5F091" w14:textId="2E0F7839" w:rsidR="00FB365C" w:rsidRPr="00FB365C" w:rsidRDefault="00FB365C" w:rsidP="008477F4">
      <w:pPr>
        <w:autoSpaceDE w:val="0"/>
        <w:autoSpaceDN w:val="0"/>
        <w:adjustRightInd w:val="0"/>
        <w:jc w:val="cente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z</m:t>
            </m:r>
          </m:e>
        </m:d>
        <m:r>
          <w:rPr>
            <w:rFonts w:ascii="Cambria Math" w:hAnsi="Cambria Math"/>
          </w:rPr>
          <m:t>p</m:t>
        </m:r>
        <m:d>
          <m:dPr>
            <m:ctrlPr>
              <w:rPr>
                <w:rFonts w:ascii="Cambria Math" w:hAnsi="Cambria Math"/>
                <w:i/>
              </w:rPr>
            </m:ctrlPr>
          </m:dPr>
          <m:e>
            <m:r>
              <w:rPr>
                <w:rFonts w:ascii="Cambria Math" w:hAnsi="Cambria Math"/>
              </w:rPr>
              <m:t>0</m:t>
            </m:r>
          </m:e>
        </m:d>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m:t>
            </m:r>
          </m:sup>
        </m:sSubSup>
        <m:d>
          <m:dPr>
            <m:ctrlPr>
              <w:rPr>
                <w:rFonts w:ascii="Cambria Math" w:hAnsi="Cambria Math"/>
                <w:i/>
              </w:rPr>
            </m:ctrlPr>
          </m:dPr>
          <m:e>
            <m:r>
              <w:rPr>
                <w:rFonts w:ascii="Cambria Math" w:hAnsi="Cambria Math"/>
              </w:rPr>
              <m:t>z</m:t>
            </m:r>
          </m:e>
        </m:d>
        <m:r>
          <w:rPr>
            <w:rFonts w:ascii="Cambria Math" w:hAnsi="Cambria Math"/>
          </w:rPr>
          <m:t>,</m:t>
        </m:r>
      </m:oMath>
      <w:r w:rsidR="008477F4">
        <w:tab/>
      </w:r>
      <w:r w:rsidR="008477F4">
        <w:tab/>
      </w:r>
      <w:r w:rsidR="008477F4">
        <w:tab/>
        <w:t>[1]</w:t>
      </w:r>
    </w:p>
    <w:p w14:paraId="0577225D" w14:textId="77777777" w:rsidR="00FB365C" w:rsidRPr="00FB365C" w:rsidRDefault="00FB365C" w:rsidP="008477F4">
      <w:pPr>
        <w:autoSpaceDE w:val="0"/>
        <w:autoSpaceDN w:val="0"/>
        <w:adjustRightInd w:val="0"/>
        <w:jc w:val="center"/>
      </w:pPr>
    </w:p>
    <w:p w14:paraId="6EDAE6CA" w14:textId="530BC2CF" w:rsidR="00FB365C" w:rsidRPr="00FB365C" w:rsidRDefault="00FB365C" w:rsidP="008477F4">
      <w:pPr>
        <w:autoSpaceDE w:val="0"/>
        <w:autoSpaceDN w:val="0"/>
        <w:adjustRightInd w:val="0"/>
        <w:jc w:val="cente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z,x</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z</m:t>
            </m:r>
          </m:e>
        </m:d>
        <m:sSubSup>
          <m:sSubSupPr>
            <m:ctrlPr>
              <w:rPr>
                <w:rFonts w:ascii="Cambria Math" w:hAnsi="Cambria Math"/>
                <w:i/>
              </w:rPr>
            </m:ctrlPr>
          </m:sSubSupPr>
          <m:e>
            <m:r>
              <w:rPr>
                <w:rFonts w:ascii="Cambria Math" w:hAnsi="Cambria Math"/>
              </w:rPr>
              <m:t>P</m:t>
            </m:r>
          </m:e>
          <m:sub>
            <m:r>
              <w:rPr>
                <w:rFonts w:ascii="Cambria Math" w:hAnsi="Cambria Math"/>
              </w:rPr>
              <m:t>2</m:t>
            </m:r>
          </m:sub>
          <m:sup>
            <m:r>
              <w:rPr>
                <w:rFonts w:ascii="Cambria Math" w:hAnsi="Cambria Math"/>
              </w:rPr>
              <m:t>+</m:t>
            </m:r>
          </m:sup>
        </m:sSubSup>
        <m:d>
          <m:dPr>
            <m:ctrlPr>
              <w:rPr>
                <w:rFonts w:ascii="Cambria Math" w:hAnsi="Cambria Math"/>
                <w:i/>
              </w:rPr>
            </m:ctrlPr>
          </m:dPr>
          <m:e>
            <m:r>
              <w:rPr>
                <w:rFonts w:ascii="Cambria Math" w:hAnsi="Cambria Math"/>
              </w:rPr>
              <m:t>x</m:t>
            </m:r>
          </m:e>
        </m:d>
        <m:r>
          <w:rPr>
            <w:rFonts w:ascii="Cambria Math" w:hAnsi="Cambria Math"/>
          </w:rPr>
          <m:t>,</m:t>
        </m:r>
      </m:oMath>
      <w:r w:rsidR="008477F4">
        <w:t xml:space="preserve"> </w:t>
      </w:r>
      <w:r w:rsidR="008477F4">
        <w:tab/>
      </w:r>
      <w:r w:rsidR="008477F4">
        <w:tab/>
        <w:t>[2]</w:t>
      </w:r>
    </w:p>
    <w:p w14:paraId="5EB586AF" w14:textId="5ED4C379" w:rsidR="00FB365C" w:rsidRDefault="00FB365C" w:rsidP="008477F4">
      <w:pPr>
        <w:pStyle w:val="Default"/>
        <w:jc w:val="center"/>
        <w:rPr>
          <w:highlight w:val="yellow"/>
        </w:rPr>
      </w:pPr>
    </w:p>
    <w:p w14:paraId="18EB7D28" w14:textId="6EEC13F3" w:rsidR="00FB365C" w:rsidRPr="00FB365C" w:rsidRDefault="00FB365C" w:rsidP="008477F4">
      <w:pPr>
        <w:autoSpaceDE w:val="0"/>
        <w:autoSpaceDN w:val="0"/>
        <w:adjustRightInd w:val="0"/>
        <w:jc w:val="cente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z,x,y</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d>
          <m:dPr>
            <m:ctrlPr>
              <w:rPr>
                <w:rFonts w:ascii="Cambria Math" w:hAnsi="Cambria Math"/>
                <w:i/>
              </w:rPr>
            </m:ctrlPr>
          </m:dPr>
          <m:e>
            <m:r>
              <w:rPr>
                <w:rFonts w:ascii="Cambria Math" w:hAnsi="Cambria Math"/>
              </w:rPr>
              <m:t>y</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z,x</m:t>
            </m:r>
          </m:e>
        </m:d>
        <m:sSubSup>
          <m:sSubSupPr>
            <m:ctrlPr>
              <w:rPr>
                <w:rFonts w:ascii="Cambria Math" w:hAnsi="Cambria Math"/>
                <w:i/>
              </w:rPr>
            </m:ctrlPr>
          </m:sSubSupPr>
          <m:e>
            <m:r>
              <w:rPr>
                <w:rFonts w:ascii="Cambria Math" w:hAnsi="Cambria Math"/>
              </w:rPr>
              <m:t>P</m:t>
            </m:r>
          </m:e>
          <m:sub>
            <m:r>
              <w:rPr>
                <w:rFonts w:ascii="Cambria Math" w:hAnsi="Cambria Math"/>
              </w:rPr>
              <m:t>3</m:t>
            </m:r>
          </m:sub>
          <m:sup>
            <m:r>
              <w:rPr>
                <w:rFonts w:ascii="Cambria Math" w:hAnsi="Cambria Math"/>
              </w:rPr>
              <m:t>+</m:t>
            </m:r>
          </m:sup>
        </m:sSubSup>
        <m:d>
          <m:dPr>
            <m:ctrlPr>
              <w:rPr>
                <w:rFonts w:ascii="Cambria Math" w:hAnsi="Cambria Math"/>
                <w:i/>
              </w:rPr>
            </m:ctrlPr>
          </m:dPr>
          <m:e>
            <m:r>
              <w:rPr>
                <w:rFonts w:ascii="Cambria Math" w:hAnsi="Cambria Math"/>
              </w:rPr>
              <m:t>y</m:t>
            </m:r>
          </m:e>
        </m:d>
        <m:r>
          <w:rPr>
            <w:rFonts w:ascii="Cambria Math" w:hAnsi="Cambria Math"/>
          </w:rPr>
          <m:t>.</m:t>
        </m:r>
      </m:oMath>
      <w:r w:rsidR="008477F4">
        <w:t xml:space="preserve"> </w:t>
      </w:r>
      <w:r w:rsidR="008477F4">
        <w:tab/>
        <w:t>[3]</w:t>
      </w:r>
    </w:p>
    <w:p w14:paraId="235BEEF9" w14:textId="77777777" w:rsidR="00FB365C" w:rsidRDefault="00FB365C" w:rsidP="00FB365C">
      <w:pPr>
        <w:pStyle w:val="Default"/>
        <w:rPr>
          <w:highlight w:val="yellow"/>
        </w:rPr>
      </w:pPr>
    </w:p>
    <w:p w14:paraId="0C94CAAB" w14:textId="4CFB9CEA" w:rsidR="00FB365C" w:rsidRDefault="00FB365C" w:rsidP="00FB365C">
      <w:pPr>
        <w:autoSpaceDE w:val="0"/>
        <w:autoSpaceDN w:val="0"/>
        <w:adjustRightInd w:val="0"/>
        <w:jc w:val="both"/>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t xml:space="preserve"> denote the evolution propagators corresponding to the excitation RF pulse along the z</w:t>
      </w:r>
      <w:r w:rsidR="008477F4">
        <w:t>-</w:t>
      </w:r>
      <w:r>
        <w:t xml:space="preserve">direction and the two refocusing pulses along x and y directions respectively. In a PRESS localization exampl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resulted from the free evolution between the excitation and the first refocusing puls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t xml:space="preserve"> resulted from the evolution of the first crusher gradient in the x-direction and the evolution between the first and second refocusing pulses;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t xml:space="preserve"> resulted from the evolution of the crusher gradient in the y-direction and the evolution between the second refocusing pulse and the signal acquisition. The density operators were summed at the end for acquisition for all spatial points.</w:t>
      </w:r>
      <w:r w:rsidR="008477F4">
        <w:t xml:space="preserve"> The same principle was being used for semi-LASER</w:t>
      </w:r>
      <w:r w:rsidR="001D5A12">
        <w:t xml:space="preserve"> as shown in </w:t>
      </w:r>
      <w:r w:rsidR="001D5A12" w:rsidRPr="001D5A12">
        <w:rPr>
          <w:highlight w:val="yellow"/>
        </w:rPr>
        <w:t>equation</w:t>
      </w:r>
      <w:r w:rsidR="001D5A12">
        <w:rPr>
          <w:highlight w:val="yellow"/>
        </w:rPr>
        <w:t>s</w:t>
      </w:r>
      <w:r w:rsidR="001D5A12" w:rsidRPr="001D5A12">
        <w:rPr>
          <w:highlight w:val="yellow"/>
        </w:rPr>
        <w:t xml:space="preserve"> 4 and 5</w:t>
      </w:r>
      <w:r w:rsidR="008477F4">
        <w:t xml:space="preserve"> in which th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8477F4">
        <w:t xml:space="preserve"> and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008477F4">
        <w:t xml:space="preserve"> propagators denote the evolution for the first pair of adiabatic full-passage (AFP) pulses in the x-direction and </w:t>
      </w:r>
      <m:oMath>
        <m:sSub>
          <m:sSubPr>
            <m:ctrlPr>
              <w:rPr>
                <w:rFonts w:ascii="Cambria Math" w:hAnsi="Cambria Math"/>
                <w:i/>
              </w:rPr>
            </m:ctrlPr>
          </m:sSubPr>
          <m:e>
            <m:r>
              <w:rPr>
                <w:rFonts w:ascii="Cambria Math" w:hAnsi="Cambria Math"/>
              </w:rPr>
              <m:t>P</m:t>
            </m:r>
          </m:e>
          <m:sub>
            <m:r>
              <w:rPr>
                <w:rFonts w:ascii="Cambria Math" w:hAnsi="Cambria Math"/>
              </w:rPr>
              <m:t>4</m:t>
            </m:r>
          </m:sub>
        </m:sSub>
      </m:oMath>
      <w:r w:rsidR="008477F4">
        <w:t xml:space="preserve"> and </w:t>
      </w:r>
      <m:oMath>
        <m:sSub>
          <m:sSubPr>
            <m:ctrlPr>
              <w:rPr>
                <w:rFonts w:ascii="Cambria Math" w:hAnsi="Cambria Math"/>
                <w:i/>
              </w:rPr>
            </m:ctrlPr>
          </m:sSubPr>
          <m:e>
            <m:r>
              <w:rPr>
                <w:rFonts w:ascii="Cambria Math" w:hAnsi="Cambria Math"/>
              </w:rPr>
              <m:t>P</m:t>
            </m:r>
          </m:e>
          <m:sub>
            <m:r>
              <w:rPr>
                <w:rFonts w:ascii="Cambria Math" w:hAnsi="Cambria Math"/>
              </w:rPr>
              <m:t>5</m:t>
            </m:r>
          </m:sub>
        </m:sSub>
      </m:oMath>
      <w:r w:rsidR="008477F4">
        <w:t xml:space="preserve"> propagator denote the evolution of the second pair of </w:t>
      </w:r>
      <w:r w:rsidR="008477F4" w:rsidRPr="008477F4">
        <w:t>AFP pulses</w:t>
      </w:r>
      <w:r w:rsidR="008477F4">
        <w:t xml:space="preserve"> in the y-direction. </w:t>
      </w:r>
    </w:p>
    <w:p w14:paraId="733363EF" w14:textId="3C3D46CD" w:rsidR="00923F88" w:rsidRPr="00FB365C" w:rsidRDefault="00923F88" w:rsidP="00923F88">
      <w:pPr>
        <w:autoSpaceDE w:val="0"/>
        <w:autoSpaceDN w:val="0"/>
        <w:adjustRightInd w:val="0"/>
        <w:jc w:val="cente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z,x</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z</m:t>
            </m:r>
          </m:e>
        </m:d>
        <m:sSubSup>
          <m:sSubSupPr>
            <m:ctrlPr>
              <w:rPr>
                <w:rFonts w:ascii="Cambria Math" w:hAnsi="Cambria Math"/>
                <w:i/>
              </w:rPr>
            </m:ctrlPr>
          </m:sSubSupPr>
          <m:e>
            <m:r>
              <w:rPr>
                <w:rFonts w:ascii="Cambria Math" w:hAnsi="Cambria Math"/>
              </w:rPr>
              <m:t>P</m:t>
            </m:r>
          </m:e>
          <m:sub>
            <m:r>
              <w:rPr>
                <w:rFonts w:ascii="Cambria Math" w:hAnsi="Cambria Math"/>
              </w:rPr>
              <m:t>2</m:t>
            </m:r>
          </m:sub>
          <m:sup>
            <m:r>
              <w:rPr>
                <w:rFonts w:ascii="Cambria Math" w:hAnsi="Cambria Math"/>
              </w:rPr>
              <m:t>+</m:t>
            </m:r>
          </m:sup>
        </m:sSubSup>
        <m:d>
          <m:dPr>
            <m:ctrlPr>
              <w:rPr>
                <w:rFonts w:ascii="Cambria Math" w:hAnsi="Cambria Math"/>
                <w:i/>
              </w:rPr>
            </m:ctrlPr>
          </m:dPr>
          <m:e>
            <m:r>
              <w:rPr>
                <w:rFonts w:ascii="Cambria Math" w:hAnsi="Cambria Math"/>
              </w:rPr>
              <m:t>x</m:t>
            </m:r>
          </m:e>
        </m:d>
        <m:r>
          <w:rPr>
            <w:rFonts w:ascii="Cambria Math" w:hAnsi="Cambria Math"/>
          </w:rPr>
          <m:t>,</m:t>
        </m:r>
      </m:oMath>
      <w:r>
        <w:t xml:space="preserve"> </w:t>
      </w:r>
      <w:r>
        <w:tab/>
      </w:r>
      <w:r>
        <w:tab/>
        <w:t>[4a]</w:t>
      </w:r>
    </w:p>
    <w:p w14:paraId="158DAF14" w14:textId="77777777" w:rsidR="00923F88" w:rsidRDefault="00923F88" w:rsidP="00923F88">
      <w:pPr>
        <w:pStyle w:val="Default"/>
        <w:jc w:val="center"/>
        <w:rPr>
          <w:highlight w:val="yellow"/>
        </w:rPr>
      </w:pPr>
    </w:p>
    <w:p w14:paraId="7782516D" w14:textId="3C9D3B62" w:rsidR="00923F88" w:rsidRPr="00FB365C" w:rsidRDefault="00923F88" w:rsidP="00923F88">
      <w:pPr>
        <w:autoSpaceDE w:val="0"/>
        <w:autoSpaceDN w:val="0"/>
        <w:adjustRightInd w:val="0"/>
        <w:jc w:val="cente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z,x</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z</m:t>
            </m:r>
          </m:e>
        </m:d>
        <m:sSubSup>
          <m:sSubSupPr>
            <m:ctrlPr>
              <w:rPr>
                <w:rFonts w:ascii="Cambria Math" w:hAnsi="Cambria Math"/>
                <w:i/>
              </w:rPr>
            </m:ctrlPr>
          </m:sSubSupPr>
          <m:e>
            <m:r>
              <w:rPr>
                <w:rFonts w:ascii="Cambria Math" w:hAnsi="Cambria Math"/>
              </w:rPr>
              <m:t>P</m:t>
            </m:r>
          </m:e>
          <m:sub>
            <m:r>
              <w:rPr>
                <w:rFonts w:ascii="Cambria Math" w:hAnsi="Cambria Math"/>
              </w:rPr>
              <m:t>3</m:t>
            </m:r>
          </m:sub>
          <m:sup>
            <m:r>
              <w:rPr>
                <w:rFonts w:ascii="Cambria Math" w:hAnsi="Cambria Math"/>
              </w:rPr>
              <m:t>+</m:t>
            </m:r>
          </m:sup>
        </m:sSubSup>
        <m:d>
          <m:dPr>
            <m:ctrlPr>
              <w:rPr>
                <w:rFonts w:ascii="Cambria Math" w:hAnsi="Cambria Math"/>
                <w:i/>
              </w:rPr>
            </m:ctrlPr>
          </m:dPr>
          <m:e>
            <m:r>
              <w:rPr>
                <w:rFonts w:ascii="Cambria Math" w:hAnsi="Cambria Math"/>
              </w:rPr>
              <m:t>x</m:t>
            </m:r>
          </m:e>
        </m:d>
        <m:r>
          <w:rPr>
            <w:rFonts w:ascii="Cambria Math" w:hAnsi="Cambria Math"/>
          </w:rPr>
          <m:t>.</m:t>
        </m:r>
      </m:oMath>
      <w:r>
        <w:t xml:space="preserve"> </w:t>
      </w:r>
      <w:r>
        <w:tab/>
      </w:r>
      <w:r>
        <w:tab/>
        <w:t>[4b]</w:t>
      </w:r>
    </w:p>
    <w:p w14:paraId="4A451C26" w14:textId="77777777" w:rsidR="00923F88" w:rsidRPr="00923F88" w:rsidRDefault="00923F88" w:rsidP="00923F88">
      <w:pPr>
        <w:autoSpaceDE w:val="0"/>
        <w:autoSpaceDN w:val="0"/>
        <w:adjustRightInd w:val="0"/>
        <w:jc w:val="center"/>
      </w:pPr>
    </w:p>
    <w:p w14:paraId="47838858" w14:textId="15D20D81" w:rsidR="00923F88" w:rsidRPr="00FB365C" w:rsidRDefault="00923F88" w:rsidP="00923F88">
      <w:pPr>
        <w:autoSpaceDE w:val="0"/>
        <w:autoSpaceDN w:val="0"/>
        <w:adjustRightInd w:val="0"/>
        <w:jc w:val="cente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z,x, y</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d>
          <m:dPr>
            <m:ctrlPr>
              <w:rPr>
                <w:rFonts w:ascii="Cambria Math" w:hAnsi="Cambria Math"/>
                <w:i/>
              </w:rPr>
            </m:ctrlPr>
          </m:dPr>
          <m:e>
            <m:r>
              <w:rPr>
                <w:rFonts w:ascii="Cambria Math" w:hAnsi="Cambria Math"/>
              </w:rPr>
              <m:t>y</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z,x</m:t>
            </m:r>
          </m:e>
        </m:d>
        <m:sSubSup>
          <m:sSubSupPr>
            <m:ctrlPr>
              <w:rPr>
                <w:rFonts w:ascii="Cambria Math" w:hAnsi="Cambria Math"/>
                <w:i/>
              </w:rPr>
            </m:ctrlPr>
          </m:sSubSupPr>
          <m:e>
            <m:r>
              <w:rPr>
                <w:rFonts w:ascii="Cambria Math" w:hAnsi="Cambria Math"/>
              </w:rPr>
              <m:t>P</m:t>
            </m:r>
          </m:e>
          <m:sub>
            <m:r>
              <w:rPr>
                <w:rFonts w:ascii="Cambria Math" w:hAnsi="Cambria Math"/>
              </w:rPr>
              <m:t>4</m:t>
            </m:r>
          </m:sub>
          <m:sup>
            <m:r>
              <w:rPr>
                <w:rFonts w:ascii="Cambria Math" w:hAnsi="Cambria Math"/>
              </w:rPr>
              <m:t>+</m:t>
            </m:r>
          </m:sup>
        </m:sSubSup>
        <m:d>
          <m:dPr>
            <m:ctrlPr>
              <w:rPr>
                <w:rFonts w:ascii="Cambria Math" w:hAnsi="Cambria Math"/>
                <w:i/>
              </w:rPr>
            </m:ctrlPr>
          </m:dPr>
          <m:e>
            <m:r>
              <w:rPr>
                <w:rFonts w:ascii="Cambria Math" w:hAnsi="Cambria Math"/>
              </w:rPr>
              <m:t>y</m:t>
            </m:r>
          </m:e>
        </m:d>
        <m:r>
          <w:rPr>
            <w:rFonts w:ascii="Cambria Math" w:hAnsi="Cambria Math"/>
          </w:rPr>
          <m:t>,</m:t>
        </m:r>
      </m:oMath>
      <w:r>
        <w:t xml:space="preserve"> </w:t>
      </w:r>
      <w:r>
        <w:tab/>
        <w:t>[5a]</w:t>
      </w:r>
    </w:p>
    <w:p w14:paraId="1C12673F" w14:textId="77777777" w:rsidR="00923F88" w:rsidRDefault="00923F88" w:rsidP="00923F88">
      <w:pPr>
        <w:pStyle w:val="Default"/>
        <w:jc w:val="center"/>
        <w:rPr>
          <w:highlight w:val="yellow"/>
        </w:rPr>
      </w:pPr>
    </w:p>
    <w:p w14:paraId="090F961C" w14:textId="76FBFD9C" w:rsidR="00923F88" w:rsidRPr="00FB365C" w:rsidRDefault="00923F88" w:rsidP="00923F88">
      <w:pPr>
        <w:autoSpaceDE w:val="0"/>
        <w:autoSpaceDN w:val="0"/>
        <w:adjustRightInd w:val="0"/>
        <w:jc w:val="center"/>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5</m:t>
                </m:r>
              </m:sub>
            </m:sSub>
            <m:r>
              <w:rPr>
                <w:rFonts w:ascii="Cambria Math" w:hAnsi="Cambria Math"/>
              </w:rPr>
              <m:t>,z,x,y</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d>
          <m:dPr>
            <m:ctrlPr>
              <w:rPr>
                <w:rFonts w:ascii="Cambria Math" w:hAnsi="Cambria Math"/>
                <w:i/>
              </w:rPr>
            </m:ctrlPr>
          </m:dPr>
          <m:e>
            <m:r>
              <w:rPr>
                <w:rFonts w:ascii="Cambria Math" w:hAnsi="Cambria Math"/>
              </w:rPr>
              <m:t>y</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z,x</m:t>
            </m:r>
          </m:e>
        </m:d>
        <m:sSubSup>
          <m:sSubSupPr>
            <m:ctrlPr>
              <w:rPr>
                <w:rFonts w:ascii="Cambria Math" w:hAnsi="Cambria Math"/>
                <w:i/>
              </w:rPr>
            </m:ctrlPr>
          </m:sSubSupPr>
          <m:e>
            <m:r>
              <w:rPr>
                <w:rFonts w:ascii="Cambria Math" w:hAnsi="Cambria Math"/>
              </w:rPr>
              <m:t>P</m:t>
            </m:r>
          </m:e>
          <m:sub>
            <m:r>
              <w:rPr>
                <w:rFonts w:ascii="Cambria Math" w:hAnsi="Cambria Math"/>
              </w:rPr>
              <m:t>5</m:t>
            </m:r>
          </m:sub>
          <m:sup>
            <m:r>
              <w:rPr>
                <w:rFonts w:ascii="Cambria Math" w:hAnsi="Cambria Math"/>
              </w:rPr>
              <m:t>+</m:t>
            </m:r>
          </m:sup>
        </m:sSubSup>
        <m:d>
          <m:dPr>
            <m:ctrlPr>
              <w:rPr>
                <w:rFonts w:ascii="Cambria Math" w:hAnsi="Cambria Math"/>
                <w:i/>
              </w:rPr>
            </m:ctrlPr>
          </m:dPr>
          <m:e>
            <m:r>
              <w:rPr>
                <w:rFonts w:ascii="Cambria Math" w:hAnsi="Cambria Math"/>
              </w:rPr>
              <m:t>y</m:t>
            </m:r>
          </m:e>
        </m:d>
        <m:r>
          <w:rPr>
            <w:rFonts w:ascii="Cambria Math" w:hAnsi="Cambria Math"/>
          </w:rPr>
          <m:t>.</m:t>
        </m:r>
      </m:oMath>
      <w:r>
        <w:t xml:space="preserve"> </w:t>
      </w:r>
      <w:r>
        <w:tab/>
        <w:t>[5b]</w:t>
      </w:r>
    </w:p>
    <w:p w14:paraId="1B44BE81" w14:textId="179AF3DE" w:rsidR="00FB365C" w:rsidRDefault="00FB365C" w:rsidP="00FB365C">
      <w:pPr>
        <w:autoSpaceDE w:val="0"/>
        <w:autoSpaceDN w:val="0"/>
        <w:adjustRightInd w:val="0"/>
      </w:pPr>
    </w:p>
    <w:p w14:paraId="67A0F98E" w14:textId="0156E28B" w:rsidR="00923F88" w:rsidRDefault="00FB365C" w:rsidP="00FB365C">
      <w:pPr>
        <w:autoSpaceDE w:val="0"/>
        <w:autoSpaceDN w:val="0"/>
        <w:adjustRightInd w:val="0"/>
      </w:pPr>
      <w:r>
        <w:t>With the 1D projection method, the number of simulations decreased from a multiple of number of spatial points in x</w:t>
      </w:r>
      <w:r w:rsidR="008477F4">
        <w:t>-</w:t>
      </w:r>
      <w:r>
        <w:t>, y</w:t>
      </w:r>
      <w:r w:rsidR="008477F4">
        <w:t>-</w:t>
      </w:r>
      <w:r>
        <w:t xml:space="preserve"> and z</w:t>
      </w:r>
      <w:r w:rsidR="008477F4">
        <w:t>-</w:t>
      </w:r>
      <w:r>
        <w:t xml:space="preserve">directions </w:t>
      </w:r>
      <w:r w:rsidR="008477F4">
        <w:t>(</w:t>
      </w:r>
      <w:proofErr w:type="gramStart"/>
      <w:r w:rsidR="008477F4">
        <w:t>i.e.</w:t>
      </w:r>
      <w:proofErr w:type="gramEnd"/>
      <w:r w:rsidR="008477F4">
        <w:t xml:space="preserv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8477F4">
        <w:t xml:space="preserve"> x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8477F4">
        <w:t xml:space="preserve"> x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rsidR="008477F4">
        <w:t xml:space="preserve">) </w:t>
      </w:r>
      <w:r>
        <w:t>to the sum of the</w:t>
      </w:r>
      <w:r w:rsidR="008477F4">
        <w:t xml:space="preserve">m (i.e. </w:t>
      </w:r>
      <m:oMath>
        <m:sSub>
          <m:sSubPr>
            <m:ctrlPr>
              <w:rPr>
                <w:rFonts w:ascii="Cambria Math" w:hAnsi="Cambria Math"/>
                <w:i/>
              </w:rPr>
            </m:ctrlPr>
          </m:sSubPr>
          <m:e>
            <m:r>
              <w:rPr>
                <w:rFonts w:ascii="Cambria Math" w:hAnsi="Cambria Math"/>
              </w:rPr>
              <m:t>n</m:t>
            </m:r>
          </m:e>
          <m:sub>
            <m:r>
              <w:rPr>
                <w:rFonts w:ascii="Cambria Math" w:hAnsi="Cambria Math"/>
              </w:rPr>
              <m:t>x</m:t>
            </m:r>
          </m:sub>
        </m:sSub>
      </m:oMath>
      <w:r w:rsidR="008477F4">
        <w:t xml:space="preserve"> +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8477F4">
        <w:t xml:space="preserve"> +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rsidR="008477F4">
        <w:t>), where n is the number of spatial points</w:t>
      </w:r>
      <w:r>
        <w:t>.</w:t>
      </w:r>
    </w:p>
    <w:p w14:paraId="559E8374" w14:textId="715C97C8" w:rsidR="00923F88" w:rsidRPr="00923F88" w:rsidRDefault="00923F88" w:rsidP="00923F88">
      <w:pPr>
        <w:pStyle w:val="NormalWeb"/>
        <w:shd w:val="clear" w:color="auto" w:fill="FCFCFC"/>
        <w:jc w:val="both"/>
        <w:rPr>
          <w:b/>
          <w:bCs/>
        </w:rPr>
      </w:pPr>
      <w:r>
        <w:rPr>
          <w:b/>
          <w:bCs/>
        </w:rPr>
        <w:t>C</w:t>
      </w:r>
      <w:r w:rsidRPr="00923F88">
        <w:rPr>
          <w:b/>
          <w:bCs/>
        </w:rPr>
        <w:t>oherence pathway filters</w:t>
      </w:r>
    </w:p>
    <w:p w14:paraId="59DF4D62" w14:textId="170F367D" w:rsidR="00195DD0" w:rsidRDefault="008477F4" w:rsidP="00195DD0">
      <w:pPr>
        <w:autoSpaceDE w:val="0"/>
        <w:autoSpaceDN w:val="0"/>
        <w:adjustRightInd w:val="0"/>
        <w:jc w:val="both"/>
      </w:pPr>
      <w:r>
        <w:t xml:space="preserve">The second implementation applied to accelerate simulation was the </w:t>
      </w:r>
      <w:r w:rsidR="00FB365C" w:rsidRPr="00E90F84">
        <w:t>coheren</w:t>
      </w:r>
      <w:r w:rsidR="00FB365C">
        <w:t>ce</w:t>
      </w:r>
      <w:r w:rsidR="00FB365C" w:rsidRPr="00E90F84">
        <w:t xml:space="preserve"> pathway filter</w:t>
      </w:r>
      <w:r w:rsidR="00FB365C">
        <w:t>s</w:t>
      </w:r>
      <w:r w:rsidR="00FB365C" w:rsidRPr="00E90F84">
        <w:t xml:space="preserve"> </w:t>
      </w:r>
      <w:r w:rsidR="00FB365C" w:rsidRPr="00E90F84">
        <w:fldChar w:fldCharType="begin">
          <w:fldData xml:space="preserve">PEVuZE5vdGU+PENpdGU+PEF1dGhvcj5NaXRzY2hhbmc8L0F1dGhvcj48WWVhcj4xOTk1PC9ZZWFy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</w:fldData>
        </w:fldChar>
      </w:r>
      <w:r w:rsidR="00FB365C">
        <w:instrText xml:space="preserve"> ADDIN EN.CITE </w:instrText>
      </w:r>
      <w:r w:rsidR="00FB365C">
        <w:fldChar w:fldCharType="begin">
          <w:fldData xml:space="preserve">PEVuZE5vdGU+PENpdGU+PEF1dGhvcj5NaXRzY2hhbmc8L0F1dGhvcj48WWVhcj4xOTk1PC9ZZWFy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</w:fldData>
        </w:fldChar>
      </w:r>
      <w:r w:rsidR="00FB365C">
        <w:instrText xml:space="preserve"> ADDIN EN.CITE.DATA </w:instrText>
      </w:r>
      <w:r w:rsidR="00FB365C">
        <w:fldChar w:fldCharType="end"/>
      </w:r>
      <w:r w:rsidR="00FB365C" w:rsidRPr="00E90F84">
        <w:fldChar w:fldCharType="separate"/>
      </w:r>
      <w:r w:rsidR="00FB365C">
        <w:t>(19,20)</w:t>
      </w:r>
      <w:r w:rsidR="00FB365C" w:rsidRPr="00E90F84">
        <w:fldChar w:fldCharType="end"/>
      </w:r>
      <w:r w:rsidR="00FB365C" w:rsidRPr="00E90F84">
        <w:t>.</w:t>
      </w:r>
      <w:r>
        <w:t xml:space="preserve"> </w:t>
      </w:r>
      <w:r w:rsidR="003248D6">
        <w:t>Coherence is a collection of spins from detectable transverse magnetization and</w:t>
      </w:r>
      <w:r w:rsidR="00923F88">
        <w:t xml:space="preserve"> c</w:t>
      </w:r>
      <w:r w:rsidR="003248D6" w:rsidRPr="00923F88">
        <w:t>oherence selection is</w:t>
      </w:r>
      <w:r w:rsidR="00923F88" w:rsidRPr="00923F88">
        <w:t xml:space="preserve"> to indicate </w:t>
      </w:r>
      <w:r w:rsidR="00923F88">
        <w:t xml:space="preserve">and detect </w:t>
      </w:r>
      <w:r w:rsidR="00923F88" w:rsidRPr="00923F88">
        <w:t>the desire</w:t>
      </w:r>
      <w:r w:rsidR="003248D6" w:rsidRPr="00923F88">
        <w:t xml:space="preserve"> coherence component</w:t>
      </w:r>
      <w:r w:rsidR="00923F88" w:rsidRPr="00923F88">
        <w:t xml:space="preserve"> and to </w:t>
      </w:r>
      <w:r w:rsidR="003248D6" w:rsidRPr="00923F88">
        <w:t xml:space="preserve">simultaneously </w:t>
      </w:r>
      <w:r w:rsidR="00923F88">
        <w:t xml:space="preserve">separate </w:t>
      </w:r>
      <w:r w:rsidR="00923F88">
        <w:lastRenderedPageBreak/>
        <w:t>unwanted signals</w:t>
      </w:r>
      <w:r w:rsidR="003248D6" w:rsidRPr="00923F88">
        <w:t>.</w:t>
      </w:r>
      <w:r w:rsidR="00923F88">
        <w:t xml:space="preserve"> Traditionally, phase cycling of the </w:t>
      </w:r>
      <w:r w:rsidR="00923F88" w:rsidRPr="00923F88">
        <w:t>EXORCYCLE [</w:t>
      </w:r>
      <w:r w:rsidR="00923F88">
        <w:t>ref</w:t>
      </w:r>
      <w:r w:rsidR="00923F88" w:rsidRPr="00923F88">
        <w:t xml:space="preserve">] </w:t>
      </w:r>
      <w:r w:rsidR="00923F88">
        <w:t xml:space="preserve">is one of the most common method of choices for selecting desired </w:t>
      </w:r>
      <w:r w:rsidR="00195DD0">
        <w:t>and removing</w:t>
      </w:r>
      <w:r w:rsidR="00923F88">
        <w:t xml:space="preserve"> unwanted signals after experiencing any RF pulse.</w:t>
      </w:r>
      <w:r>
        <w:t xml:space="preserve"> </w:t>
      </w:r>
      <w:r w:rsidR="00923F88">
        <w:t>It is a four-step phase cycle of 180</w:t>
      </w:r>
      <w:r w:rsidR="00923F88" w:rsidRPr="00923F88">
        <w:rPr>
          <w:vertAlign w:val="superscript"/>
        </w:rPr>
        <w:t>o</w:t>
      </w:r>
      <w:r w:rsidR="00923F88">
        <w:t xml:space="preserve"> pulses being applied on the </w:t>
      </w:r>
      <w:r w:rsidR="00DD6260">
        <w:t>±</w:t>
      </w:r>
      <w:r w:rsidR="00923F88">
        <w:t>x</w:t>
      </w:r>
      <w:r w:rsidR="00DD6260">
        <w:t>-</w:t>
      </w:r>
      <w:r w:rsidR="00923F88">
        <w:t xml:space="preserve"> and </w:t>
      </w:r>
      <w:r w:rsidR="00DD6260">
        <w:t>±</w:t>
      </w:r>
      <w:r w:rsidR="00923F88">
        <w:t>y</w:t>
      </w:r>
      <w:r w:rsidR="00DD6260">
        <w:t>-</w:t>
      </w:r>
      <w:r w:rsidR="00923F88">
        <w:t xml:space="preserve"> axes resulting cancellation of unwanted signal. </w:t>
      </w:r>
      <w:proofErr w:type="gramStart"/>
      <w:r w:rsidR="00923F88">
        <w:t>In order to</w:t>
      </w:r>
      <w:proofErr w:type="gramEnd"/>
      <w:r w:rsidR="00923F88">
        <w:t xml:space="preserve"> </w:t>
      </w:r>
      <w:r w:rsidR="00195DD0">
        <w:t xml:space="preserve">replace </w:t>
      </w:r>
      <w:r w:rsidR="00923F88">
        <w:t>phase cycling</w:t>
      </w:r>
      <w:r w:rsidR="00195DD0">
        <w:t xml:space="preserve"> in simulation for running</w:t>
      </w:r>
      <w:r w:rsidR="00923F88">
        <w:t xml:space="preserve"> a pre-defined phase cycling scheme </w:t>
      </w:r>
      <w:r w:rsidR="00195DD0">
        <w:t>which</w:t>
      </w:r>
      <w:r w:rsidR="00923F88">
        <w:t xml:space="preserve"> multipl</w:t>
      </w:r>
      <w:r w:rsidR="00195DD0">
        <w:t>es</w:t>
      </w:r>
      <w:r w:rsidR="00923F88">
        <w:t xml:space="preserve"> the number of simulations by a factor of 4 for every RF pulse being applied</w:t>
      </w:r>
      <w:r w:rsidR="00195DD0">
        <w:t>, t</w:t>
      </w:r>
      <w:r w:rsidR="00923F88">
        <w:t xml:space="preserve">he coherence pathway filters </w:t>
      </w:r>
      <w:r w:rsidR="00923F88">
        <w:fldChar w:fldCharType="begin">
          <w:fldData xml:space="preserve">PEVuZE5vdGU+PENpdGU+PEF1dGhvcj5Zb3VuZzwvQXV0aG9yPjxZZWFyPjE5OTk8L1llYXI+PFJl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</w:fldData>
        </w:fldChar>
      </w:r>
      <w:r w:rsidR="00923F88">
        <w:instrText xml:space="preserve"> ADDIN EN.CITE </w:instrText>
      </w:r>
      <w:r w:rsidR="00923F88">
        <w:fldChar w:fldCharType="begin">
          <w:fldData xml:space="preserve">PEVuZE5vdGU+PENpdGU+PEF1dGhvcj5Zb3VuZzwvQXV0aG9yPjxZZWFyPjE5OTk8L1llYXI+PFJl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</w:fldData>
        </w:fldChar>
      </w:r>
      <w:r w:rsidR="00923F88">
        <w:instrText xml:space="preserve"> ADDIN EN.CITE.DATA </w:instrText>
      </w:r>
      <w:r w:rsidR="00923F88">
        <w:fldChar w:fldCharType="end"/>
      </w:r>
      <w:r w:rsidR="00923F88">
        <w:fldChar w:fldCharType="separate"/>
      </w:r>
      <w:r w:rsidR="00923F88">
        <w:rPr>
          <w:noProof/>
        </w:rPr>
        <w:t>(8,20)</w:t>
      </w:r>
      <w:r w:rsidR="00923F88">
        <w:fldChar w:fldCharType="end"/>
      </w:r>
      <w:r w:rsidR="00923F88">
        <w:t xml:space="preserve"> </w:t>
      </w:r>
      <w:r w:rsidR="00EF7266">
        <w:t>was</w:t>
      </w:r>
      <w:r w:rsidR="00923F88">
        <w:t xml:space="preserve"> </w:t>
      </w:r>
      <w:r w:rsidR="00195DD0">
        <w:t>implemented</w:t>
      </w:r>
      <w:r w:rsidR="00B11E45">
        <w:t xml:space="preserve">. </w:t>
      </w:r>
      <w:r w:rsidR="00195DD0">
        <w:t xml:space="preserve">It </w:t>
      </w:r>
      <w:r w:rsidR="00EF7266">
        <w:t>was</w:t>
      </w:r>
      <w:r w:rsidR="00195DD0">
        <w:t xml:space="preserve"> applied on the density matrix each time after experiencing a RF pulse followed by the RF evolution for the correct timing. It is governed by equation 6 </w:t>
      </w:r>
    </w:p>
    <w:p w14:paraId="3A463735" w14:textId="77777777" w:rsidR="00195DD0" w:rsidRDefault="00195DD0" w:rsidP="00FB365C">
      <w:pPr>
        <w:autoSpaceDE w:val="0"/>
        <w:autoSpaceDN w:val="0"/>
        <w:adjustRightInd w:val="0"/>
      </w:pPr>
    </w:p>
    <w:p w14:paraId="66A884C3" w14:textId="27C4FC5F" w:rsidR="00195DD0" w:rsidRPr="00195DD0" w:rsidRDefault="00195DD0" w:rsidP="00195DD0">
      <w:pPr>
        <w:autoSpaceDE w:val="0"/>
        <w:autoSpaceDN w:val="0"/>
        <w:adjustRightInd w:val="0"/>
        <w:jc w:val="center"/>
        <w:rPr>
          <w:rFonts w:eastAsiaTheme="minorEastAsia"/>
          <w:sz w:val="36"/>
          <w:szCs w:val="36"/>
        </w:rPr>
      </w:pPr>
      <w:proofErr w:type="spellStart"/>
      <w:r w:rsidRPr="00D33E59">
        <w:rPr>
          <w:rFonts w:eastAsiaTheme="minorEastAsia"/>
          <w:color w:val="000000"/>
          <w:highlight w:val="yellow"/>
        </w:rPr>
        <w:t>d</w:t>
      </w:r>
      <w:r w:rsidRPr="00D33E59">
        <w:rPr>
          <w:rFonts w:eastAsiaTheme="minorEastAsia"/>
          <w:color w:val="000000"/>
          <w:highlight w:val="yellow"/>
          <w:vertAlign w:val="subscript"/>
        </w:rPr>
        <w:t>out</w:t>
      </w:r>
      <w:proofErr w:type="spellEnd"/>
      <w:r w:rsidRPr="00D33E59">
        <w:rPr>
          <w:rFonts w:eastAsiaTheme="minorEastAsia"/>
          <w:color w:val="000000"/>
          <w:highlight w:val="yellow"/>
          <w:vertAlign w:val="subscript"/>
        </w:rPr>
        <w:t xml:space="preserve"> </w:t>
      </w:r>
      <w:r w:rsidRPr="00D33E59">
        <w:rPr>
          <w:rFonts w:eastAsiaTheme="minorEastAsia"/>
          <w:color w:val="000000"/>
          <w:highlight w:val="yellow"/>
        </w:rPr>
        <w:t xml:space="preserve">= </w:t>
      </w:r>
      <w:proofErr w:type="gramStart"/>
      <w:r w:rsidRPr="00D33E59">
        <w:rPr>
          <w:rFonts w:eastAsiaTheme="minorEastAsia"/>
          <w:color w:val="000000"/>
          <w:highlight w:val="yellow"/>
        </w:rPr>
        <w:t>d</w:t>
      </w:r>
      <w:r w:rsidRPr="00D33E59">
        <w:rPr>
          <w:rFonts w:eastAsiaTheme="minorEastAsia"/>
          <w:color w:val="000000"/>
          <w:highlight w:val="yellow"/>
          <w:vertAlign w:val="subscript"/>
        </w:rPr>
        <w:t xml:space="preserve">in </w:t>
      </w:r>
      <w:r w:rsidRPr="00D33E59">
        <w:rPr>
          <w:rFonts w:eastAsiaTheme="minorEastAsia"/>
          <w:color w:val="000000"/>
          <w:highlight w:val="yellow"/>
        </w:rPr>
        <w:t>.</w:t>
      </w:r>
      <w:proofErr w:type="gramEnd"/>
      <w:r w:rsidRPr="00D33E59">
        <w:rPr>
          <w:rFonts w:eastAsiaTheme="minorEastAsia"/>
          <w:color w:val="000000"/>
          <w:highlight w:val="yellow"/>
        </w:rPr>
        <w:t>* (</w:t>
      </w:r>
      <w:proofErr w:type="spellStart"/>
      <w:r w:rsidRPr="00D33E59">
        <w:rPr>
          <w:rFonts w:eastAsiaTheme="minorEastAsia"/>
          <w:color w:val="000000"/>
          <w:highlight w:val="yellow"/>
        </w:rPr>
        <w:t>H</w:t>
      </w:r>
      <w:r w:rsidRPr="00D33E59">
        <w:rPr>
          <w:rFonts w:eastAsiaTheme="minorEastAsia"/>
          <w:color w:val="000000"/>
          <w:highlight w:val="yellow"/>
          <w:vertAlign w:val="subscript"/>
        </w:rPr>
        <w:t>P_filter</w:t>
      </w:r>
      <w:proofErr w:type="spellEnd"/>
      <w:r w:rsidRPr="00D33E59">
        <w:rPr>
          <w:rFonts w:eastAsiaTheme="minorEastAsia"/>
          <w:color w:val="000000"/>
          <w:highlight w:val="yellow"/>
        </w:rPr>
        <w:t xml:space="preserve">) </w:t>
      </w:r>
      <w:r w:rsidRPr="00D33E59">
        <w:rPr>
          <w:rFonts w:eastAsiaTheme="minorEastAsia"/>
          <w:color w:val="000000"/>
          <w:highlight w:val="yellow"/>
        </w:rPr>
        <w:tab/>
      </w:r>
      <w:r w:rsidRPr="00D33E59">
        <w:rPr>
          <w:rFonts w:eastAsiaTheme="minorEastAsia"/>
          <w:color w:val="000000"/>
          <w:highlight w:val="yellow"/>
        </w:rPr>
        <w:tab/>
        <w:t>[6]</w:t>
      </w:r>
    </w:p>
    <w:p w14:paraId="3912A78F" w14:textId="264255B8" w:rsidR="00195DD0" w:rsidRDefault="00195DD0" w:rsidP="00FB365C">
      <w:pPr>
        <w:autoSpaceDE w:val="0"/>
        <w:autoSpaceDN w:val="0"/>
        <w:adjustRightInd w:val="0"/>
      </w:pPr>
      <w:r>
        <w:t xml:space="preserve">  </w:t>
      </w:r>
    </w:p>
    <w:p w14:paraId="7B48237D" w14:textId="0CA2BE5D" w:rsidR="00FB365C" w:rsidRDefault="00195DD0" w:rsidP="00195DD0">
      <w:pPr>
        <w:autoSpaceDE w:val="0"/>
        <w:autoSpaceDN w:val="0"/>
        <w:adjustRightInd w:val="0"/>
        <w:jc w:val="both"/>
      </w:pPr>
      <w:r>
        <w:t xml:space="preserve">where </w:t>
      </w:r>
      <w:proofErr w:type="spellStart"/>
      <w:r>
        <w:t>d</w:t>
      </w:r>
      <w:r w:rsidRPr="00195DD0">
        <w:rPr>
          <w:vertAlign w:val="subscript"/>
        </w:rPr>
        <w:t>out</w:t>
      </w:r>
      <w:proofErr w:type="spellEnd"/>
      <w:r>
        <w:t xml:space="preserve"> denotes the output density matrix </w:t>
      </w:r>
      <w:r w:rsidR="001D5A12">
        <w:t>which is a</w:t>
      </w:r>
      <w:r>
        <w:t xml:space="preserve"> </w:t>
      </w:r>
      <w:r w:rsidRPr="00195DD0">
        <w:t>Hadamard product</w:t>
      </w:r>
      <w:r>
        <w:t xml:space="preserve"> </w:t>
      </w:r>
      <w:r w:rsidR="001D5A12">
        <w:t>of</w:t>
      </w:r>
      <w:r>
        <w:t xml:space="preserve"> the input density matrix, d</w:t>
      </w:r>
      <w:r w:rsidRPr="00195DD0">
        <w:rPr>
          <w:vertAlign w:val="subscript"/>
        </w:rPr>
        <w:t>in</w:t>
      </w:r>
      <w:r>
        <w:t xml:space="preserve">, and the filter matrix in </w:t>
      </w:r>
      <w:r w:rsidRPr="00195DD0">
        <w:t>Hamiltonians</w:t>
      </w:r>
      <w:r>
        <w:t xml:space="preserve">, </w:t>
      </w:r>
      <w:proofErr w:type="spellStart"/>
      <w:r>
        <w:t>H</w:t>
      </w:r>
      <w:r w:rsidRPr="00195DD0">
        <w:rPr>
          <w:vertAlign w:val="subscript"/>
        </w:rPr>
        <w:t>p</w:t>
      </w:r>
      <w:r>
        <w:rPr>
          <w:vertAlign w:val="subscript"/>
        </w:rPr>
        <w:t>_filter</w:t>
      </w:r>
      <w:proofErr w:type="spellEnd"/>
      <w:r>
        <w:t xml:space="preserve">, which is a pre-defined value as either +1 or -1. </w:t>
      </w:r>
      <w:r w:rsidR="001D5A12">
        <w:t xml:space="preserve">(Try to explain what this +1/-1 is, and how p-filter accelerate the simulation) </w:t>
      </w:r>
      <w:r w:rsidR="008477F4" w:rsidRPr="00195DD0">
        <w:rPr>
          <w:highlight w:val="yellow"/>
        </w:rPr>
        <w:t xml:space="preserve">Proton with a spin of </w:t>
      </w:r>
      <m:oMath>
        <m:f>
          <m:fPr>
            <m:ctrlPr>
              <w:rPr>
                <w:rFonts w:ascii="Cambria Math" w:hAnsi="Cambria Math"/>
                <w:highlight w:val="yellow"/>
              </w:rPr>
            </m:ctrlPr>
          </m:fPr>
          <m:num>
            <m:r>
              <m:rPr>
                <m:sty m:val="p"/>
              </m:rPr>
              <w:rPr>
                <w:rFonts w:ascii="Cambria Math" w:hAnsi="Cambria Math"/>
                <w:highlight w:val="yellow"/>
              </w:rPr>
              <m:t>1</m:t>
            </m:r>
          </m:num>
          <m:den>
            <m:r>
              <m:rPr>
                <m:sty m:val="p"/>
              </m:rPr>
              <w:rPr>
                <w:rFonts w:ascii="Cambria Math" w:hAnsi="Cambria Math"/>
                <w:highlight w:val="yellow"/>
              </w:rPr>
              <m:t>2</m:t>
            </m:r>
          </m:den>
        </m:f>
      </m:oMath>
      <w:r w:rsidR="008477F4" w:rsidRPr="00195DD0">
        <w:rPr>
          <w:highlight w:val="yellow"/>
        </w:rPr>
        <w:t xml:space="preserve"> system, has 3 possible coherence pathways evolve (-1, 0, +1) after application of a pulse. Therefore, the number of coherence pathway would be the multiply of 3 and the number of pulses applied (</w:t>
      </w:r>
      <w:proofErr w:type="gramStart"/>
      <w:r w:rsidR="008477F4" w:rsidRPr="00195DD0">
        <w:rPr>
          <w:highlight w:val="yellow"/>
        </w:rPr>
        <w:t>i.e.</w:t>
      </w:r>
      <w:proofErr w:type="gramEnd"/>
      <w:r w:rsidR="008477F4" w:rsidRPr="00195DD0">
        <w:rPr>
          <w:highlight w:val="yellow"/>
        </w:rPr>
        <w:t xml:space="preserve"> 3 x n, where n is the number of pulses). For instant, a PRESS localization would have 9 possible pathways due to its excitation pulse and 2 refocusing pulses. </w:t>
      </w:r>
      <w:r w:rsidR="002859F4" w:rsidRPr="00195DD0">
        <w:rPr>
          <w:highlight w:val="yellow"/>
        </w:rPr>
        <w:t xml:space="preserve">However, for most MR receiving coils, only signals in the -1 coherence can be detected which limited the number of total coherences that evolve. </w:t>
      </w:r>
      <w:r w:rsidR="008477F4" w:rsidRPr="00195DD0">
        <w:rPr>
          <w:highlight w:val="yellow"/>
        </w:rPr>
        <w:t xml:space="preserve">Previous simulation tool applied pre-defined phase cycling scheme </w:t>
      </w:r>
      <w:r w:rsidR="003248D6" w:rsidRPr="00195DD0">
        <w:rPr>
          <w:highlight w:val="yellow"/>
        </w:rPr>
        <w:t>each time when there is a RF pulse being applied</w:t>
      </w:r>
      <w:r w:rsidR="00923F88" w:rsidRPr="00195DD0">
        <w:rPr>
          <w:highlight w:val="yellow"/>
        </w:rPr>
        <w:t xml:space="preserve"> to minimize or remove outer voxel signals</w:t>
      </w:r>
      <w:r w:rsidR="003248D6" w:rsidRPr="00195DD0">
        <w:rPr>
          <w:highlight w:val="yellow"/>
        </w:rPr>
        <w:t>.</w:t>
      </w:r>
      <w:r w:rsidR="003248D6">
        <w:t xml:space="preserve"> </w:t>
      </w:r>
    </w:p>
    <w:p w14:paraId="0C17306F" w14:textId="70A9D648" w:rsidR="00B11E45" w:rsidRDefault="00B11E45" w:rsidP="00FB365C">
      <w:pPr>
        <w:autoSpaceDE w:val="0"/>
        <w:autoSpaceDN w:val="0"/>
        <w:adjustRightInd w:val="0"/>
      </w:pPr>
    </w:p>
    <w:p w14:paraId="6E6298CE" w14:textId="162A95C8" w:rsidR="00BB0365" w:rsidRDefault="00923F88" w:rsidP="00E90F84">
      <w:pPr>
        <w:pStyle w:val="NormalWeb"/>
        <w:shd w:val="clear" w:color="auto" w:fill="FCFCFC"/>
        <w:jc w:val="both"/>
        <w:rPr>
          <w:b/>
          <w:bCs/>
        </w:rPr>
      </w:pPr>
      <w:r w:rsidRPr="00923F88">
        <w:rPr>
          <w:b/>
          <w:bCs/>
        </w:rPr>
        <w:t>P</w:t>
      </w:r>
      <w:r w:rsidR="00BB0365" w:rsidRPr="00923F88">
        <w:rPr>
          <w:b/>
          <w:bCs/>
        </w:rPr>
        <w:t>re-calculation of propagators</w:t>
      </w:r>
    </w:p>
    <w:p w14:paraId="367B6742" w14:textId="24F0E81C" w:rsidR="00D33E59" w:rsidRDefault="00D33E59" w:rsidP="00D33E59">
      <w:pPr>
        <w:autoSpaceDE w:val="0"/>
        <w:autoSpaceDN w:val="0"/>
        <w:adjustRightInd w:val="0"/>
        <w:jc w:val="center"/>
        <w:rPr>
          <w:rFonts w:ascii="Courier" w:eastAsiaTheme="minorEastAsia" w:hAnsi="Courier" w:cstheme="minorBidi"/>
        </w:rPr>
      </w:pPr>
      <w:proofErr w:type="spellStart"/>
      <w:r w:rsidRPr="00D33E59">
        <w:rPr>
          <w:rFonts w:eastAsiaTheme="minorEastAsia"/>
          <w:color w:val="000000"/>
          <w:highlight w:val="yellow"/>
        </w:rPr>
        <w:t>d</w:t>
      </w:r>
      <w:r w:rsidRPr="00D33E59">
        <w:rPr>
          <w:rFonts w:eastAsiaTheme="minorEastAsia"/>
          <w:color w:val="000000"/>
          <w:highlight w:val="yellow"/>
          <w:vertAlign w:val="subscript"/>
        </w:rPr>
        <w:t>out</w:t>
      </w:r>
      <w:proofErr w:type="spellEnd"/>
      <w:r w:rsidRPr="00D33E59">
        <w:rPr>
          <w:rFonts w:eastAsiaTheme="minorEastAsia"/>
          <w:color w:val="000000"/>
          <w:highlight w:val="yellow"/>
        </w:rPr>
        <w:t xml:space="preserve"> = Q1' * d</w:t>
      </w:r>
      <w:r w:rsidRPr="00D33E59">
        <w:rPr>
          <w:rFonts w:eastAsiaTheme="minorEastAsia"/>
          <w:color w:val="000000"/>
          <w:highlight w:val="yellow"/>
          <w:vertAlign w:val="subscript"/>
        </w:rPr>
        <w:t>in</w:t>
      </w:r>
      <w:r w:rsidRPr="00D33E59">
        <w:rPr>
          <w:rFonts w:eastAsiaTheme="minorEastAsia"/>
          <w:color w:val="000000"/>
          <w:highlight w:val="yellow"/>
        </w:rPr>
        <w:t xml:space="preserve"> * Q1 </w:t>
      </w:r>
      <w:r>
        <w:rPr>
          <w:rFonts w:eastAsiaTheme="minorEastAsia"/>
          <w:color w:val="000000"/>
          <w:highlight w:val="yellow"/>
        </w:rPr>
        <w:tab/>
      </w:r>
      <w:r>
        <w:rPr>
          <w:rFonts w:eastAsiaTheme="minorEastAsia"/>
          <w:color w:val="000000"/>
          <w:highlight w:val="yellow"/>
        </w:rPr>
        <w:tab/>
      </w:r>
      <w:r w:rsidRPr="00D33E59">
        <w:rPr>
          <w:rFonts w:eastAsiaTheme="minorEastAsia"/>
          <w:color w:val="000000"/>
          <w:highlight w:val="yellow"/>
        </w:rPr>
        <w:t xml:space="preserve">[7] </w:t>
      </w:r>
    </w:p>
    <w:p w14:paraId="7AC0E28F" w14:textId="29A044AC" w:rsidR="00D33E59" w:rsidRDefault="00D33E59" w:rsidP="00E90F84">
      <w:pPr>
        <w:pStyle w:val="NormalWeb"/>
        <w:shd w:val="clear" w:color="auto" w:fill="FCFCFC"/>
        <w:jc w:val="both"/>
        <w:rPr>
          <w:highlight w:val="yellow"/>
          <w:lang w:eastAsia="zh-CN"/>
        </w:rPr>
      </w:pPr>
      <w:r w:rsidRPr="00D33E59">
        <w:rPr>
          <w:highlight w:val="yellow"/>
          <w:lang w:eastAsia="zh-CN"/>
        </w:rPr>
        <w:t xml:space="preserve">where Q1 is the pre-calculated propagator for RF pulse and Q1' is the transpose of it and din denotes the input density matrix. </w:t>
      </w:r>
    </w:p>
    <w:p w14:paraId="04773B27" w14:textId="0D0582D6" w:rsidR="00DD6260" w:rsidRPr="00D33E59" w:rsidRDefault="00DD6260" w:rsidP="00E90F84">
      <w:pPr>
        <w:pStyle w:val="NormalWeb"/>
        <w:shd w:val="clear" w:color="auto" w:fill="FCFCFC"/>
        <w:jc w:val="both"/>
        <w:rPr>
          <w:highlight w:val="yellow"/>
          <w:lang w:eastAsia="zh-CN"/>
        </w:rPr>
      </w:pPr>
      <w:r>
        <w:rPr>
          <w:highlight w:val="yellow"/>
          <w:lang w:eastAsia="zh-CN"/>
        </w:rPr>
        <w:t xml:space="preserve">The pipeline of </w:t>
      </w:r>
      <w:proofErr w:type="spellStart"/>
      <w:r>
        <w:rPr>
          <w:highlight w:val="yellow"/>
          <w:lang w:eastAsia="zh-CN"/>
        </w:rPr>
        <w:t>MRSCloud</w:t>
      </w:r>
      <w:proofErr w:type="spellEnd"/>
      <w:r>
        <w:rPr>
          <w:highlight w:val="yellow"/>
          <w:lang w:eastAsia="zh-CN"/>
        </w:rPr>
        <w:t xml:space="preserve"> is shown in Figure 1.</w:t>
      </w:r>
    </w:p>
    <w:p w14:paraId="4A0A637C" w14:textId="7C537AF0" w:rsidR="00D33E59" w:rsidRDefault="00DD6260" w:rsidP="00D33E59">
      <w:pPr>
        <w:pStyle w:val="NormalWeb"/>
        <w:shd w:val="clear" w:color="auto" w:fill="FCFCFC"/>
        <w:jc w:val="both"/>
        <w:rPr>
          <w:b/>
          <w:bCs/>
        </w:rPr>
      </w:pPr>
      <w:r>
        <w:rPr>
          <w:b/>
          <w:bCs/>
        </w:rPr>
        <w:t xml:space="preserve">GUI and </w:t>
      </w:r>
      <w:r w:rsidR="00D33E59">
        <w:rPr>
          <w:b/>
          <w:bCs/>
        </w:rPr>
        <w:t xml:space="preserve">RF pulses </w:t>
      </w:r>
    </w:p>
    <w:p w14:paraId="50F4F4E9" w14:textId="3CF4B626" w:rsidR="00797AD4" w:rsidRDefault="00BB7899" w:rsidP="00E90F84">
      <w:pPr>
        <w:pStyle w:val="NormalWeb"/>
        <w:shd w:val="clear" w:color="auto" w:fill="FCFCFC"/>
        <w:jc w:val="both"/>
      </w:pPr>
      <w:proofErr w:type="spellStart"/>
      <w:r>
        <w:t>MRSCloud</w:t>
      </w:r>
      <w:proofErr w:type="spellEnd"/>
      <w:r w:rsidR="00CB2CFB">
        <w:t>,</w:t>
      </w:r>
      <w:r>
        <w:t xml:space="preserve"> t</w:t>
      </w:r>
      <w:r w:rsidR="00EA6734" w:rsidRPr="00E90F84">
        <w:t xml:space="preserve">he GUI </w:t>
      </w:r>
      <w:r>
        <w:t>for which</w:t>
      </w:r>
      <w:r w:rsidR="00EA6734" w:rsidRPr="00E90F84">
        <w:t xml:space="preserve"> is</w:t>
      </w:r>
      <w:r w:rsidR="00EC18B1" w:rsidRPr="00E90F84">
        <w:t xml:space="preserve"> shown in </w:t>
      </w:r>
      <w:r w:rsidR="00EC18B1" w:rsidRPr="00E90F84">
        <w:rPr>
          <w:highlight w:val="yellow"/>
        </w:rPr>
        <w:t xml:space="preserve">Figure </w:t>
      </w:r>
      <w:r w:rsidR="001D5A12">
        <w:rPr>
          <w:highlight w:val="yellow"/>
        </w:rPr>
        <w:t>2</w:t>
      </w:r>
      <w:r>
        <w:t>, is built upon FID-A functionality</w:t>
      </w:r>
      <w:r w:rsidR="00EC18B1" w:rsidRPr="00E90F84">
        <w:t xml:space="preserve">. </w:t>
      </w:r>
      <w:r w:rsidR="00797AD4" w:rsidRPr="00653154">
        <w:t>Up to 3</w:t>
      </w:r>
      <w:r w:rsidR="00315E88">
        <w:t>2</w:t>
      </w:r>
      <w:r w:rsidR="00797AD4" w:rsidRPr="00653154">
        <w:t xml:space="preserve"> metabolite</w:t>
      </w:r>
      <w:r w:rsidRPr="00653154">
        <w:t>s</w:t>
      </w:r>
      <w:r w:rsidR="00797AD4" w:rsidRPr="00653154">
        <w:t xml:space="preserve"> </w:t>
      </w:r>
      <w:r w:rsidRPr="00653154">
        <w:t>can be simulated, of</w:t>
      </w:r>
      <w:r w:rsidR="00797AD4" w:rsidRPr="00653154">
        <w:t xml:space="preserve"> which</w:t>
      </w:r>
      <w:r w:rsidR="00EC18B1" w:rsidRPr="00653154">
        <w:t xml:space="preserve"> 25 </w:t>
      </w:r>
      <w:r w:rsidRPr="00653154">
        <w:t xml:space="preserve">use </w:t>
      </w:r>
      <w:r w:rsidR="00EC18B1" w:rsidRPr="00653154">
        <w:t xml:space="preserve">FID-A </w:t>
      </w:r>
      <w:r w:rsidRPr="00653154">
        <w:t>spin-system definitions</w:t>
      </w:r>
      <w:r>
        <w:t xml:space="preserve"> </w:t>
      </w:r>
      <w:r w:rsidR="00EC18B1" w:rsidRPr="00E90F84">
        <w:fldChar w:fldCharType="begin">
          <w:fldData xml:space="preserve">PEVuZE5vdGU+PENpdGU+PEF1dGhvcj5TaW1wc29uPC9BdXRob3I+PFllYXI+MjAxNzwvWWVhcj48
UmVjTnVtPjI4OTwvUmVjTnVtPjxEaXNwbGF5VGV4dD4oNy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rsidR="004C52C7">
        <w:instrText xml:space="preserve"> ADDIN EN.CITE </w:instrText>
      </w:r>
      <w:r w:rsidR="004C52C7">
        <w:fldChar w:fldCharType="begin">
          <w:fldData xml:space="preserve">PEVuZE5vdGU+PENpdGU+PEF1dGhvcj5TaW1wc29uPC9BdXRob3I+PFllYXI+MjAxNzwvWWVhcj48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</w:fldData>
        </w:fldChar>
      </w:r>
      <w:r w:rsidR="004C52C7">
        <w:instrText xml:space="preserve"> ADDIN EN.CITE.DATA </w:instrText>
      </w:r>
      <w:r w:rsidR="004C52C7">
        <w:fldChar w:fldCharType="end"/>
      </w:r>
      <w:r w:rsidR="00EC18B1" w:rsidRPr="00E90F84">
        <w:fldChar w:fldCharType="separate"/>
      </w:r>
      <w:r w:rsidR="004C52C7">
        <w:rPr>
          <w:noProof/>
        </w:rPr>
        <w:t>(7)</w:t>
      </w:r>
      <w:r w:rsidR="00EC18B1" w:rsidRPr="00E90F84">
        <w:fldChar w:fldCharType="end"/>
      </w:r>
      <w:r w:rsidR="00EC18B1" w:rsidRPr="00E90F84">
        <w:t xml:space="preserve">, </w:t>
      </w:r>
      <w:r>
        <w:t>augmented by</w:t>
      </w:r>
      <w:r w:rsidR="00EC18B1" w:rsidRPr="00E90F84">
        <w:t xml:space="preserve"> other metabolites including cystathionine, ethanolamine, homocarnosine, lysine, </w:t>
      </w:r>
      <w:proofErr w:type="spellStart"/>
      <w:r w:rsidR="00EC18B1" w:rsidRPr="00E90F84">
        <w:t>phosphorylethanolamine</w:t>
      </w:r>
      <w:proofErr w:type="spellEnd"/>
      <w:r w:rsidR="00EC18B1" w:rsidRPr="00E90F84">
        <w:t>, threonine</w:t>
      </w:r>
      <w:r w:rsidR="00315E88">
        <w:t xml:space="preserve"> and</w:t>
      </w:r>
      <w:r w:rsidR="00EC18B1" w:rsidRPr="00E90F84">
        <w:t xml:space="preserve"> valine</w:t>
      </w:r>
      <w:r w:rsidR="00C300A1">
        <w:t xml:space="preserve"> </w:t>
      </w:r>
      <w:r w:rsidR="00C300A1">
        <w:fldChar w:fldCharType="begin">
          <w:fldData xml:space="preserve">PEVuZE5vdGU+PENpdGU+PEF1dGhvcj5Hb3ZpbmRhcmFqdTwvQXV0aG9yPjxZZWFyPjIwMDA8L1ll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</w:fldData>
        </w:fldChar>
      </w:r>
      <w:r w:rsidR="004579F0">
        <w:instrText xml:space="preserve"> ADDIN EN.CITE </w:instrText>
      </w:r>
      <w:r w:rsidR="004579F0">
        <w:fldChar w:fldCharType="begin">
          <w:fldData xml:space="preserve">PEVuZE5vdGU+PENpdGU+PEF1dGhvcj5Hb3ZpbmRhcmFqdTwvQXV0aG9yPjxZZWFyPjIwMDA8L1ll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</w:fldData>
        </w:fldChar>
      </w:r>
      <w:r w:rsidR="004579F0">
        <w:instrText xml:space="preserve"> ADDIN EN.CITE.DATA </w:instrText>
      </w:r>
      <w:r w:rsidR="004579F0">
        <w:fldChar w:fldCharType="end"/>
      </w:r>
      <w:r w:rsidR="00C300A1">
        <w:fldChar w:fldCharType="separate"/>
      </w:r>
      <w:r w:rsidR="004579F0">
        <w:rPr>
          <w:noProof/>
        </w:rPr>
        <w:t>(27-29)</w:t>
      </w:r>
      <w:r w:rsidR="00C300A1">
        <w:fldChar w:fldCharType="end"/>
      </w:r>
      <w:r w:rsidR="00EC18B1" w:rsidRPr="00E90F84">
        <w:t>. Other input parameters include</w:t>
      </w:r>
      <w:r w:rsidR="000612A2">
        <w:t xml:space="preserve"> </w:t>
      </w:r>
      <w:r w:rsidR="000612A2" w:rsidRPr="00E90F84">
        <w:t>localization method (PRESS or semi-LASER)</w:t>
      </w:r>
      <w:r w:rsidR="000612A2">
        <w:t>,</w:t>
      </w:r>
      <w:r w:rsidR="000612A2" w:rsidRPr="00E90F84">
        <w:t xml:space="preserve"> </w:t>
      </w:r>
      <w:r w:rsidR="00350E37">
        <w:t>sequence</w:t>
      </w:r>
      <w:r w:rsidR="001D0BA5">
        <w:t xml:space="preserve"> options</w:t>
      </w:r>
      <w:r w:rsidR="00EC18B1" w:rsidRPr="00E90F84">
        <w:t xml:space="preserve"> (</w:t>
      </w:r>
      <w:r w:rsidR="0024107F" w:rsidRPr="00E90F84">
        <w:t xml:space="preserve">Unedited, MEGA, HERMES </w:t>
      </w:r>
      <w:r w:rsidR="00EC18B1" w:rsidRPr="00E90F84">
        <w:t>or</w:t>
      </w:r>
      <w:r w:rsidR="0024107F" w:rsidRPr="00E90F84">
        <w:t xml:space="preserve"> HERCULES</w:t>
      </w:r>
      <w:r w:rsidR="00452DB5" w:rsidRPr="00E90F84">
        <w:t xml:space="preserve"> </w:t>
      </w:r>
      <w:r w:rsidR="00452DB5" w:rsidRPr="00E90F84">
        <w:fldChar w:fldCharType="begin">
          <w:fldData xml:space="preserve">PEVuZE5vdGU+PENpdGU+PEF1dGhvcj5NZXNjaGVyPC9BdXRob3I+PFllYXI+MTk5ODwvWWVhcj48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7IERlcGFydG1lbnQgb2YgQmlvZW5naW5lZXJpbmcsIFRoZSBKb2hucyBIb3BraW5zIFVuaXZl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</w:fldData>
        </w:fldChar>
      </w:r>
      <w:r w:rsidR="008B5FDB">
        <w:instrText xml:space="preserve"> ADDIN EN.CITE </w:instrText>
      </w:r>
      <w:r w:rsidR="008B5FDB">
        <w:fldChar w:fldCharType="begin">
          <w:fldData xml:space="preserve">PEVuZE5vdGU+PENpdGU+PEF1dGhvcj5NZXNjaGVyPC9BdXRob3I+PFllYXI+MTk5ODwvWWVhcj48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</w:fldData>
        </w:fldChar>
      </w:r>
      <w:r w:rsidR="008B5FDB">
        <w:instrText xml:space="preserve"> ADDIN EN.CITE.DATA </w:instrText>
      </w:r>
      <w:r w:rsidR="008B5FDB">
        <w:fldChar w:fldCharType="end"/>
      </w:r>
      <w:r w:rsidR="00452DB5" w:rsidRPr="00E90F84">
        <w:fldChar w:fldCharType="separate"/>
      </w:r>
      <w:r w:rsidR="008B5FDB">
        <w:rPr>
          <w:noProof/>
        </w:rPr>
        <w:t>(21-23)</w:t>
      </w:r>
      <w:r w:rsidR="00452DB5" w:rsidRPr="00E90F84">
        <w:fldChar w:fldCharType="end"/>
      </w:r>
      <w:r w:rsidR="00EC18B1" w:rsidRPr="00E90F84">
        <w:t xml:space="preserve">), and vendor (GE, </w:t>
      </w:r>
      <w:proofErr w:type="gramStart"/>
      <w:r w:rsidR="0024107F" w:rsidRPr="00E90F84">
        <w:t>Philips</w:t>
      </w:r>
      <w:proofErr w:type="gramEnd"/>
      <w:r w:rsidR="0024107F" w:rsidRPr="00E90F84">
        <w:t xml:space="preserve"> and Siemens</w:t>
      </w:r>
      <w:r w:rsidR="00EC18B1" w:rsidRPr="00E90F84">
        <w:t xml:space="preserve">). TE </w:t>
      </w:r>
      <w:r w:rsidR="001D0BA5">
        <w:t>can be</w:t>
      </w:r>
      <w:r w:rsidR="00EC18B1" w:rsidRPr="00E90F84">
        <w:t xml:space="preserve"> define</w:t>
      </w:r>
      <w:r w:rsidR="001D0BA5">
        <w:t>d</w:t>
      </w:r>
      <w:r w:rsidR="00EC18B1" w:rsidRPr="00E90F84">
        <w:t xml:space="preserve"> for Unedited </w:t>
      </w:r>
      <w:r w:rsidR="001D0BA5">
        <w:t>and</w:t>
      </w:r>
      <w:r w:rsidR="00EC18B1" w:rsidRPr="00E90F84">
        <w:t xml:space="preserve"> </w:t>
      </w:r>
      <w:r w:rsidR="00452DB5" w:rsidRPr="00E90F84">
        <w:t>MEGA</w:t>
      </w:r>
      <w:r w:rsidR="001D0BA5">
        <w:t xml:space="preserve"> </w:t>
      </w:r>
      <w:proofErr w:type="gramStart"/>
      <w:r w:rsidR="001D0BA5">
        <w:t>simulations,</w:t>
      </w:r>
      <w:r w:rsidR="00452DB5" w:rsidRPr="00E90F84">
        <w:t xml:space="preserve"> and</w:t>
      </w:r>
      <w:proofErr w:type="gramEnd"/>
      <w:r w:rsidR="00EC18B1" w:rsidRPr="00E90F84">
        <w:t xml:space="preserve"> </w:t>
      </w:r>
      <w:r w:rsidR="001D0BA5">
        <w:t>i</w:t>
      </w:r>
      <w:r w:rsidR="00EC18B1" w:rsidRPr="00E90F84">
        <w:t xml:space="preserve">s fixed at 80 </w:t>
      </w:r>
      <w:proofErr w:type="spellStart"/>
      <w:r w:rsidR="00EC18B1" w:rsidRPr="00E90F84">
        <w:t>ms</w:t>
      </w:r>
      <w:proofErr w:type="spellEnd"/>
      <w:r w:rsidR="00EC18B1" w:rsidRPr="00E90F84">
        <w:t xml:space="preserve"> for HERMES and HERCULES. Editing frequencies of ON and OFF </w:t>
      </w:r>
      <w:r w:rsidR="001D0BA5">
        <w:t>scans are</w:t>
      </w:r>
      <w:r w:rsidR="00EC18B1" w:rsidRPr="00E90F84">
        <w:t xml:space="preserve"> user define</w:t>
      </w:r>
      <w:r w:rsidR="001D0BA5">
        <w:t>d</w:t>
      </w:r>
      <w:r w:rsidR="00EC18B1" w:rsidRPr="00E90F84">
        <w:t xml:space="preserve"> for MEGA (default edit-on/-off: 1.9/7.5 ppm) and fixed for </w:t>
      </w:r>
      <w:r w:rsidR="001D0BA5" w:rsidRPr="00E90F84">
        <w:t xml:space="preserve">HERCULES </w:t>
      </w:r>
      <w:r w:rsidR="000E66E2" w:rsidRPr="00E90F84">
        <w:t>(1.9</w:t>
      </w:r>
      <w:r w:rsidR="000E66E2">
        <w:t>/4.18/</w:t>
      </w:r>
      <w:r w:rsidR="000E66E2" w:rsidRPr="00E90F84">
        <w:t>4.5</w:t>
      </w:r>
      <w:r w:rsidR="000E66E2">
        <w:t>8</w:t>
      </w:r>
      <w:r w:rsidR="000E66E2" w:rsidRPr="00E90F84">
        <w:t xml:space="preserve"> ppm) </w:t>
      </w:r>
      <w:r w:rsidR="001D0BA5">
        <w:t>and G</w:t>
      </w:r>
      <w:r w:rsidR="00FA7845">
        <w:t>A</w:t>
      </w:r>
      <w:r w:rsidR="001D0BA5">
        <w:t xml:space="preserve">BA/GSH-edited </w:t>
      </w:r>
      <w:r w:rsidR="00EC18B1" w:rsidRPr="00E90F84">
        <w:t>HERMES</w:t>
      </w:r>
      <w:r w:rsidR="000E66E2">
        <w:t xml:space="preserve"> </w:t>
      </w:r>
      <w:r w:rsidR="000E66E2" w:rsidRPr="00E90F84">
        <w:t>(1.9</w:t>
      </w:r>
      <w:r w:rsidR="000E66E2">
        <w:t>/</w:t>
      </w:r>
      <w:r w:rsidR="000E66E2" w:rsidRPr="00E90F84">
        <w:t>4.56 ppm)</w:t>
      </w:r>
      <w:r w:rsidR="00EC18B1" w:rsidRPr="00E90F84">
        <w:t xml:space="preserve">. </w:t>
      </w:r>
    </w:p>
    <w:p w14:paraId="4C9B479E" w14:textId="243E2E2C" w:rsidR="005366B4" w:rsidRDefault="00EA6734" w:rsidP="00081A5D">
      <w:proofErr w:type="spellStart"/>
      <w:r w:rsidRPr="00E90F84">
        <w:t>MRSCloud</w:t>
      </w:r>
      <w:proofErr w:type="spellEnd"/>
      <w:r w:rsidR="00797AD4" w:rsidRPr="00E90F84">
        <w:t xml:space="preserve"> </w:t>
      </w:r>
      <w:r w:rsidR="001D0BA5">
        <w:t xml:space="preserve">simulations allow exact simulation of proprietary </w:t>
      </w:r>
      <w:r w:rsidR="001D0BA5" w:rsidRPr="00E90F84">
        <w:t xml:space="preserve">vendor-specific </w:t>
      </w:r>
      <w:r w:rsidR="001D0BA5">
        <w:t xml:space="preserve">RF pulse shapes, e.g. GTST </w:t>
      </w:r>
      <w:r w:rsidR="005366B4" w:rsidRPr="00E90F84">
        <w:rPr>
          <w:color w:val="000000"/>
          <w:shd w:val="clear" w:color="auto" w:fill="FFFFFF"/>
        </w:rPr>
        <w:fldChar w:fldCharType="begin"/>
      </w:r>
      <w:r w:rsidR="004C52C7">
        <w:rPr>
          <w:color w:val="000000"/>
          <w:shd w:val="clear" w:color="auto" w:fill="FFFFFF"/>
        </w:rPr>
        <w:instrText xml:space="preserve"> ADDIN EN.CITE &lt;EndNote&gt;&lt;Cite&gt;&lt;Author&gt;Murdoch&lt;/Author&gt;&lt;Year&gt;1987&lt;/Year&gt;&lt;RecNum&gt;304&lt;/RecNum&gt;&lt;DisplayText&gt;(30)&lt;/DisplayText&gt;&lt;record&gt;&lt;rec-number&gt;304&lt;/rec-number&gt;&lt;foreign-keys&gt;&lt;key app="EN" db-id="22d5vt0zxrf5fpe2axp5e95kw9p20ftdaw2s" timestamp="1634741333"&gt;304&lt;/key&gt;&lt;/foreign-keys&gt;&lt;ref-type name="Journal Article"&gt;17&lt;/ref-type&gt;&lt;contributors&gt;&lt;authors&gt;&lt;author&gt;Murdoch, James B.&lt;/author&gt;&lt;author&gt;Lent, Arnold H.&lt;/author&gt;&lt;author&gt;Kritzer, Margaret R.&lt;/author&gt;&lt;/authors&gt;&lt;/contributors&gt;&lt;titles&gt;&lt;title&gt;Computer-optimized narrowband pulses for multislice imaging&lt;/title&gt;&lt;secondary-title&gt;Journal of Magnetic Resonance (1969)&lt;/secondary-title&gt;&lt;/titles&gt;&lt;periodical&gt;&lt;full-title&gt;Journal of Magnetic Resonance (1969)&lt;/full-title&gt;&lt;/periodical&gt;&lt;pages&gt;226-263&lt;/pages&gt;&lt;volume&gt;74&lt;/volume&gt;&lt;number&gt;2&lt;/number&gt;&lt;dates&gt;&lt;year&gt;1987&lt;/year&gt;&lt;pub-dates&gt;&lt;date&gt;1987/09/01/&lt;/date&gt;&lt;/pub-dates&gt;&lt;/dates&gt;&lt;isbn&gt;0022-2364&lt;/isbn&gt;&lt;urls&gt;&lt;related-urls&gt;&lt;url&gt;https://www.sciencedirect.com/science/article/pii/0022236487903362&lt;/url&gt;&lt;/related-urls&gt;&lt;/urls&gt;&lt;electronic-resource-num&gt;https://doi.org/10.1016/0022-2364(87)90336-2&lt;/electronic-resource-num&gt;&lt;/record&gt;&lt;/Cite&gt;&lt;/EndNote&gt;</w:instrText>
      </w:r>
      <w:r w:rsidR="005366B4" w:rsidRPr="00E90F84">
        <w:rPr>
          <w:color w:val="000000"/>
          <w:shd w:val="clear" w:color="auto" w:fill="FFFFFF"/>
        </w:rPr>
        <w:fldChar w:fldCharType="separate"/>
      </w:r>
      <w:r w:rsidR="004C52C7">
        <w:rPr>
          <w:noProof/>
          <w:color w:val="000000"/>
          <w:shd w:val="clear" w:color="auto" w:fill="FFFFFF"/>
        </w:rPr>
        <w:t>(30)</w:t>
      </w:r>
      <w:r w:rsidR="005366B4" w:rsidRPr="00E90F84">
        <w:rPr>
          <w:color w:val="000000"/>
          <w:shd w:val="clear" w:color="auto" w:fill="FFFFFF"/>
        </w:rPr>
        <w:fldChar w:fldCharType="end"/>
      </w:r>
      <w:r w:rsidR="005366B4">
        <w:rPr>
          <w:color w:val="000000"/>
          <w:shd w:val="clear" w:color="auto" w:fill="FFFFFF"/>
        </w:rPr>
        <w:t xml:space="preserve"> </w:t>
      </w:r>
      <w:r w:rsidR="00452DB5" w:rsidRPr="00E90F84">
        <w:t xml:space="preserve">slice-selective </w:t>
      </w:r>
      <w:r w:rsidR="00797AD4" w:rsidRPr="00E90F84">
        <w:t xml:space="preserve">refocusing pulses </w:t>
      </w:r>
      <w:r w:rsidR="001D0BA5">
        <w:rPr>
          <w:color w:val="000000"/>
          <w:shd w:val="clear" w:color="auto" w:fill="FFFFFF"/>
        </w:rPr>
        <w:t xml:space="preserve">for Philips </w:t>
      </w:r>
      <w:r w:rsidR="00DD6260" w:rsidRPr="00E90F84">
        <w:t>(</w:t>
      </w:r>
      <w:r w:rsidR="00DD6260" w:rsidRPr="00E90F84">
        <w:rPr>
          <w:color w:val="000000"/>
          <w:shd w:val="clear" w:color="auto" w:fill="FFFFFF"/>
        </w:rPr>
        <w:t>bandwidth 1</w:t>
      </w:r>
      <w:r w:rsidR="00DD6260">
        <w:rPr>
          <w:color w:val="000000"/>
          <w:shd w:val="clear" w:color="auto" w:fill="FFFFFF"/>
        </w:rPr>
        <w:t>.</w:t>
      </w:r>
      <w:r w:rsidR="00DD6260" w:rsidRPr="00E90F84">
        <w:rPr>
          <w:color w:val="000000"/>
          <w:shd w:val="clear" w:color="auto" w:fill="FFFFFF"/>
        </w:rPr>
        <w:t>3</w:t>
      </w:r>
      <w:r w:rsidR="00DD6260">
        <w:rPr>
          <w:color w:val="000000"/>
          <w:shd w:val="clear" w:color="auto" w:fill="FFFFFF"/>
        </w:rPr>
        <w:t>5 k</w:t>
      </w:r>
      <w:r w:rsidR="00DD6260" w:rsidRPr="00E90F84">
        <w:rPr>
          <w:color w:val="000000"/>
          <w:shd w:val="clear" w:color="auto" w:fill="FFFFFF"/>
        </w:rPr>
        <w:t>Hz, duration 6.</w:t>
      </w:r>
      <w:r w:rsidR="00DD6260">
        <w:rPr>
          <w:color w:val="000000"/>
          <w:shd w:val="clear" w:color="auto" w:fill="FFFFFF"/>
        </w:rPr>
        <w:t>2</w:t>
      </w:r>
      <w:r w:rsidR="00DD6260" w:rsidRPr="00E90F84">
        <w:rPr>
          <w:color w:val="000000"/>
          <w:shd w:val="clear" w:color="auto" w:fill="FFFFFF"/>
        </w:rPr>
        <w:t xml:space="preserve">0 </w:t>
      </w:r>
      <w:proofErr w:type="spellStart"/>
      <w:r w:rsidR="00DD6260" w:rsidRPr="00E90F84">
        <w:rPr>
          <w:color w:val="000000"/>
          <w:shd w:val="clear" w:color="auto" w:fill="FFFFFF"/>
        </w:rPr>
        <w:lastRenderedPageBreak/>
        <w:t>ms</w:t>
      </w:r>
      <w:proofErr w:type="spellEnd"/>
      <w:r w:rsidR="00DD6260">
        <w:rPr>
          <w:color w:val="000000"/>
          <w:shd w:val="clear" w:color="auto" w:fill="FFFFFF"/>
        </w:rPr>
        <w:t>),  GE (</w:t>
      </w:r>
      <w:r w:rsidR="00DD6260" w:rsidRPr="00E90F84">
        <w:rPr>
          <w:color w:val="000000"/>
          <w:shd w:val="clear" w:color="auto" w:fill="FFFFFF"/>
        </w:rPr>
        <w:t>bandwidth 1</w:t>
      </w:r>
      <w:r w:rsidR="00DD6260">
        <w:rPr>
          <w:color w:val="000000"/>
          <w:shd w:val="clear" w:color="auto" w:fill="FFFFFF"/>
        </w:rPr>
        <w:t>.</w:t>
      </w:r>
      <w:r w:rsidR="00DD6260" w:rsidRPr="00E90F84">
        <w:rPr>
          <w:color w:val="000000"/>
          <w:shd w:val="clear" w:color="auto" w:fill="FFFFFF"/>
        </w:rPr>
        <w:t>3</w:t>
      </w:r>
      <w:r w:rsidR="00DD6260">
        <w:rPr>
          <w:color w:val="000000"/>
          <w:shd w:val="clear" w:color="auto" w:fill="FFFFFF"/>
        </w:rPr>
        <w:t>8 k</w:t>
      </w:r>
      <w:r w:rsidR="00DD6260" w:rsidRPr="00E90F84">
        <w:rPr>
          <w:color w:val="000000"/>
          <w:shd w:val="clear" w:color="auto" w:fill="FFFFFF"/>
        </w:rPr>
        <w:t xml:space="preserve">Hz, duration </w:t>
      </w:r>
      <w:r w:rsidR="00DD6260">
        <w:rPr>
          <w:color w:val="000000"/>
          <w:shd w:val="clear" w:color="auto" w:fill="FFFFFF"/>
        </w:rPr>
        <w:t>5</w:t>
      </w:r>
      <w:r w:rsidR="00DD6260" w:rsidRPr="00E90F84">
        <w:rPr>
          <w:color w:val="000000"/>
          <w:shd w:val="clear" w:color="auto" w:fill="FFFFFF"/>
        </w:rPr>
        <w:t>.</w:t>
      </w:r>
      <w:r w:rsidR="00DD6260">
        <w:rPr>
          <w:color w:val="000000"/>
          <w:shd w:val="clear" w:color="auto" w:fill="FFFFFF"/>
        </w:rPr>
        <w:t>2</w:t>
      </w:r>
      <w:r w:rsidR="00DD6260" w:rsidRPr="00E90F84">
        <w:rPr>
          <w:color w:val="000000"/>
          <w:shd w:val="clear" w:color="auto" w:fill="FFFFFF"/>
        </w:rPr>
        <w:t xml:space="preserve">0 </w:t>
      </w:r>
      <w:proofErr w:type="spellStart"/>
      <w:r w:rsidR="00DD6260" w:rsidRPr="00E90F84">
        <w:rPr>
          <w:color w:val="000000"/>
          <w:shd w:val="clear" w:color="auto" w:fill="FFFFFF"/>
        </w:rPr>
        <w:t>ms</w:t>
      </w:r>
      <w:proofErr w:type="spellEnd"/>
      <w:r w:rsidR="00DD6260">
        <w:rPr>
          <w:color w:val="000000"/>
          <w:shd w:val="clear" w:color="auto" w:fill="FFFFFF"/>
        </w:rPr>
        <w:t>) and Siemens (</w:t>
      </w:r>
      <w:r w:rsidR="00DD6260" w:rsidRPr="00E90F84">
        <w:rPr>
          <w:color w:val="000000"/>
          <w:shd w:val="clear" w:color="auto" w:fill="FFFFFF"/>
        </w:rPr>
        <w:t>bandwidth 1</w:t>
      </w:r>
      <w:r w:rsidR="00DD6260">
        <w:rPr>
          <w:color w:val="000000"/>
          <w:shd w:val="clear" w:color="auto" w:fill="FFFFFF"/>
        </w:rPr>
        <w:t>.</w:t>
      </w:r>
      <w:r w:rsidR="00DD6260" w:rsidRPr="00E90F84">
        <w:rPr>
          <w:color w:val="000000"/>
          <w:shd w:val="clear" w:color="auto" w:fill="FFFFFF"/>
        </w:rPr>
        <w:t>3</w:t>
      </w:r>
      <w:r w:rsidR="00DD6260">
        <w:rPr>
          <w:color w:val="000000"/>
          <w:shd w:val="clear" w:color="auto" w:fill="FFFFFF"/>
        </w:rPr>
        <w:t>4 k</w:t>
      </w:r>
      <w:r w:rsidR="00DD6260" w:rsidRPr="00E90F84">
        <w:rPr>
          <w:color w:val="000000"/>
          <w:shd w:val="clear" w:color="auto" w:fill="FFFFFF"/>
        </w:rPr>
        <w:t xml:space="preserve">Hz, duration </w:t>
      </w:r>
      <w:r w:rsidR="00DD6260">
        <w:rPr>
          <w:color w:val="000000"/>
          <w:shd w:val="clear" w:color="auto" w:fill="FFFFFF"/>
        </w:rPr>
        <w:t>7</w:t>
      </w:r>
      <w:r w:rsidR="00DD6260" w:rsidRPr="00E90F84">
        <w:rPr>
          <w:color w:val="000000"/>
          <w:shd w:val="clear" w:color="auto" w:fill="FFFFFF"/>
        </w:rPr>
        <w:t xml:space="preserve">.0 </w:t>
      </w:r>
      <w:proofErr w:type="spellStart"/>
      <w:r w:rsidR="00DD6260" w:rsidRPr="00E90F84">
        <w:rPr>
          <w:color w:val="000000"/>
          <w:shd w:val="clear" w:color="auto" w:fill="FFFFFF"/>
        </w:rPr>
        <w:t>ms</w:t>
      </w:r>
      <w:proofErr w:type="spellEnd"/>
      <w:r w:rsidR="00DD6260">
        <w:rPr>
          <w:color w:val="000000"/>
          <w:shd w:val="clear" w:color="auto" w:fill="FFFFFF"/>
        </w:rPr>
        <w:t xml:space="preserve">) for </w:t>
      </w:r>
      <w:r w:rsidR="001D0BA5">
        <w:rPr>
          <w:color w:val="000000"/>
          <w:shd w:val="clear" w:color="auto" w:fill="FFFFFF"/>
        </w:rPr>
        <w:t xml:space="preserve">PRESS </w:t>
      </w:r>
      <w:r w:rsidR="001D0BA5" w:rsidRPr="003C6594">
        <w:rPr>
          <w:color w:val="000000"/>
          <w:shd w:val="clear" w:color="auto" w:fill="FFFFFF"/>
        </w:rPr>
        <w:t>sequences</w:t>
      </w:r>
      <w:r w:rsidR="00DD6260">
        <w:rPr>
          <w:color w:val="000000"/>
          <w:shd w:val="clear" w:color="auto" w:fill="FFFFFF"/>
        </w:rPr>
        <w:t xml:space="preserve"> </w:t>
      </w:r>
      <w:r w:rsidR="00D2004F">
        <w:rPr>
          <w:color w:val="000000"/>
          <w:shd w:val="clear" w:color="auto" w:fill="FFFFFF"/>
        </w:rPr>
        <w:fldChar w:fldCharType="begin">
          <w:fldData xml:space="preserve">PEVuZE5vdGU+PENpdGU+PEF1dGhvcj5TYWxlaDwvQXV0aG9yPjxZZWFyPjIwMTk8L1llYXI+PFJl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</w:fldData>
        </w:fldChar>
      </w:r>
      <w:r w:rsidR="00D2004F">
        <w:rPr>
          <w:color w:val="000000"/>
          <w:shd w:val="clear" w:color="auto" w:fill="FFFFFF"/>
        </w:rPr>
        <w:instrText xml:space="preserve"> ADDIN EN.CITE </w:instrText>
      </w:r>
      <w:r w:rsidR="00D2004F">
        <w:rPr>
          <w:color w:val="000000"/>
          <w:shd w:val="clear" w:color="auto" w:fill="FFFFFF"/>
        </w:rPr>
        <w:fldChar w:fldCharType="begin">
          <w:fldData xml:space="preserve">PEVuZE5vdGU+PENpdGU+PEF1dGhvcj5TYWxlaDwvQXV0aG9yPjxZZWFyPjIwMTk8L1llYXI+PFJl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</w:fldData>
        </w:fldChar>
      </w:r>
      <w:r w:rsidR="00D2004F">
        <w:rPr>
          <w:color w:val="000000"/>
          <w:shd w:val="clear" w:color="auto" w:fill="FFFFFF"/>
        </w:rPr>
        <w:instrText xml:space="preserve"> ADDIN EN.CITE.DATA </w:instrText>
      </w:r>
      <w:r w:rsidR="00D2004F">
        <w:rPr>
          <w:color w:val="000000"/>
          <w:shd w:val="clear" w:color="auto" w:fill="FFFFFF"/>
        </w:rPr>
      </w:r>
      <w:r w:rsidR="00D2004F">
        <w:rPr>
          <w:color w:val="000000"/>
          <w:shd w:val="clear" w:color="auto" w:fill="FFFFFF"/>
        </w:rPr>
        <w:fldChar w:fldCharType="end"/>
      </w:r>
      <w:r w:rsidR="00D2004F">
        <w:rPr>
          <w:color w:val="000000"/>
          <w:shd w:val="clear" w:color="auto" w:fill="FFFFFF"/>
        </w:rPr>
      </w:r>
      <w:r w:rsidR="00D2004F">
        <w:rPr>
          <w:color w:val="000000"/>
          <w:shd w:val="clear" w:color="auto" w:fill="FFFFFF"/>
        </w:rPr>
        <w:fldChar w:fldCharType="separate"/>
      </w:r>
      <w:r w:rsidR="00D2004F">
        <w:rPr>
          <w:noProof/>
          <w:color w:val="000000"/>
          <w:shd w:val="clear" w:color="auto" w:fill="FFFFFF"/>
        </w:rPr>
        <w:t>(31)</w:t>
      </w:r>
      <w:r w:rsidR="00D2004F">
        <w:rPr>
          <w:color w:val="000000"/>
          <w:shd w:val="clear" w:color="auto" w:fill="FFFFFF"/>
        </w:rPr>
        <w:fldChar w:fldCharType="end"/>
      </w:r>
      <w:r w:rsidR="001D0BA5" w:rsidRPr="003C6594">
        <w:rPr>
          <w:color w:val="000000"/>
          <w:shd w:val="clear" w:color="auto" w:fill="FFFFFF"/>
        </w:rPr>
        <w:t>.</w:t>
      </w:r>
      <w:r w:rsidR="00452DB5" w:rsidRPr="003C6594">
        <w:t xml:space="preserve"> </w:t>
      </w:r>
      <w:r w:rsidR="00DD6260">
        <w:t xml:space="preserve">For </w:t>
      </w:r>
      <w:proofErr w:type="spellStart"/>
      <w:r w:rsidR="00DD6260">
        <w:t>sLASER</w:t>
      </w:r>
      <w:proofErr w:type="spellEnd"/>
      <w:r w:rsidR="00DD6260">
        <w:t xml:space="preserve">, </w:t>
      </w:r>
      <w:r w:rsidR="00452DB5" w:rsidRPr="003C6594">
        <w:t>GOIA</w:t>
      </w:r>
      <w:r w:rsidR="00DD6260">
        <w:t>-WURST</w:t>
      </w:r>
      <w:r w:rsidR="00E71796" w:rsidRPr="003C6594">
        <w:t xml:space="preserve"> </w:t>
      </w:r>
      <w:r w:rsidR="005366B4" w:rsidRPr="003C6594">
        <w:t xml:space="preserve">pulse </w:t>
      </w:r>
      <w:r w:rsidR="00E71796" w:rsidRPr="003C6594">
        <w:t xml:space="preserve">(bandwidth </w:t>
      </w:r>
      <w:r w:rsidR="00DD6260">
        <w:t>8</w:t>
      </w:r>
      <w:r w:rsidR="005366B4" w:rsidRPr="003C6594">
        <w:t xml:space="preserve"> k</w:t>
      </w:r>
      <w:r w:rsidR="00E71796" w:rsidRPr="003C6594">
        <w:t xml:space="preserve">Hz, duration 4 </w:t>
      </w:r>
      <w:proofErr w:type="spellStart"/>
      <w:r w:rsidR="00E71796" w:rsidRPr="003C6594">
        <w:t>ms</w:t>
      </w:r>
      <w:proofErr w:type="spellEnd"/>
      <w:r w:rsidR="00DD6260">
        <w:t>, B</w:t>
      </w:r>
      <w:r w:rsidR="00DD6260" w:rsidRPr="00DD6260">
        <w:rPr>
          <w:vertAlign w:val="subscript"/>
        </w:rPr>
        <w:t>1</w:t>
      </w:r>
      <w:r w:rsidR="00DD6260">
        <w:t xml:space="preserve"> 15uT</w:t>
      </w:r>
      <w:r w:rsidR="00E71796" w:rsidRPr="003C6594">
        <w:t>)</w:t>
      </w:r>
      <w:r w:rsidR="00452DB5" w:rsidRPr="003C6594">
        <w:t xml:space="preserve"> </w:t>
      </w:r>
      <w:r w:rsidR="00DD6260">
        <w:t>is</w:t>
      </w:r>
      <w:r w:rsidR="005366B4" w:rsidRPr="003C6594">
        <w:t xml:space="preserve"> simulated </w:t>
      </w:r>
      <w:r w:rsidR="00452DB5" w:rsidRPr="003C6594">
        <w:t>for</w:t>
      </w:r>
      <w:r w:rsidR="00DD6260">
        <w:t xml:space="preserve"> Philips</w:t>
      </w:r>
      <w:r w:rsidR="00452DB5" w:rsidRPr="003C6594">
        <w:t xml:space="preserve"> </w:t>
      </w:r>
      <w:r w:rsidR="00DD6260">
        <w:t xml:space="preserve">and </w:t>
      </w:r>
      <w:r w:rsidR="00DD6260" w:rsidRPr="00DD6260">
        <w:t xml:space="preserve">slice-selective </w:t>
      </w:r>
      <w:r w:rsidR="00DD6260">
        <w:t>AFP</w:t>
      </w:r>
      <w:r w:rsidR="00DD6260" w:rsidRPr="00DD6260">
        <w:t xml:space="preserve"> 180° refocusing pulses</w:t>
      </w:r>
      <w:r w:rsidR="00DD6260">
        <w:t xml:space="preserve"> (</w:t>
      </w:r>
      <w:r w:rsidR="00DD6260" w:rsidRPr="003C6594">
        <w:t xml:space="preserve">bandwidth </w:t>
      </w:r>
      <w:r w:rsidR="00DD6260">
        <w:t>5.1</w:t>
      </w:r>
      <w:r w:rsidR="00DD6260" w:rsidRPr="003C6594">
        <w:t xml:space="preserve"> kHz, duration </w:t>
      </w:r>
      <w:r w:rsidR="00DD6260">
        <w:t>5</w:t>
      </w:r>
      <w:r w:rsidR="00DD6260" w:rsidRPr="003C6594">
        <w:t xml:space="preserve"> </w:t>
      </w:r>
      <w:proofErr w:type="spellStart"/>
      <w:r w:rsidR="00DD6260" w:rsidRPr="003C6594">
        <w:t>ms</w:t>
      </w:r>
      <w:proofErr w:type="spellEnd"/>
      <w:r w:rsidR="00DD6260">
        <w:t>, B</w:t>
      </w:r>
      <w:r w:rsidR="00DD6260" w:rsidRPr="00DD6260">
        <w:rPr>
          <w:vertAlign w:val="subscript"/>
        </w:rPr>
        <w:t>1</w:t>
      </w:r>
      <w:r w:rsidR="00DD6260">
        <w:t xml:space="preserve"> 27uT) for Siemens</w:t>
      </w:r>
      <w:r w:rsidR="00D2004F">
        <w:t xml:space="preserve"> </w:t>
      </w:r>
      <w:r w:rsidR="00D2004F">
        <w:fldChar w:fldCharType="begin"/>
      </w:r>
      <w:r w:rsidR="00D2004F">
        <w:instrText xml:space="preserve"> ADDIN EN.CITE &lt;EndNote&gt;&lt;Cite&gt;&lt;Author&gt;Scheenen&lt;/Author&gt;&lt;Year&gt;2008&lt;/Year&gt;&lt;RecNum&gt;309&lt;/RecNum&gt;&lt;DisplayText&gt;(32)&lt;/DisplayText&gt;&lt;record&gt;&lt;rec-number&gt;309&lt;/rec-number&gt;&lt;foreign-keys&gt;&lt;key app="EN" db-id="22d5vt0zxrf5fpe2axp5e95kw9p20ftdaw2s" timestamp="1635366069"&gt;309&lt;/key&gt;&lt;/foreign-keys&gt;&lt;ref-type name="Journal Article"&gt;17&lt;/ref-type&gt;&lt;contributors&gt;&lt;authors&gt;&lt;author&gt;Scheenen, T. W.&lt;/author&gt;&lt;author&gt;Klomp, D. W.&lt;/author&gt;&lt;author&gt;Wijnen, J. P.&lt;/author&gt;&lt;author&gt;Heerschap, A.&lt;/author&gt;&lt;/authors&gt;&lt;/contributors&gt;&lt;auth-address&gt;Department of Radiology (667), University Medical Center Nijmegen, Nijmegen, The Netherlands. T.Scheenen@rad.umcn.nl&lt;/auth-address&gt;&lt;titles&gt;&lt;title&gt;Short echo time 1H-MRSI of the human brain at 3T with minimal chemical shift displacement errors using adiabatic refocusing pulses&lt;/title&gt;&lt;secondary-title&gt;Magn Reson Med&lt;/secondary-title&gt;&lt;/titles&gt;&lt;periodical&gt;&lt;full-title&gt;Magn Reson Med&lt;/full-title&gt;&lt;/periodical&gt;&lt;pages&gt;1-6&lt;/pages&gt;&lt;volume&gt;59&lt;/volume&gt;&lt;number&gt;1&lt;/number&gt;&lt;edition&gt;2007/10/31&lt;/edition&gt;&lt;keywords&gt;&lt;keyword&gt;Adult&lt;/keyword&gt;&lt;keyword&gt;Brain Neoplasms/*diagnosis&lt;/keyword&gt;&lt;keyword&gt;Female&lt;/keyword&gt;&lt;keyword&gt;Glioblastoma/*diagnosis&lt;/keyword&gt;&lt;keyword&gt;Humans&lt;/keyword&gt;&lt;keyword&gt;Image Enhancement/*methods&lt;/keyword&gt;&lt;keyword&gt;Image Interpretation, Computer-Assisted&lt;/keyword&gt;&lt;keyword&gt;Magnetic Resonance Spectroscopy/*methods&lt;/keyword&gt;&lt;/keywords&gt;&lt;dates&gt;&lt;year&gt;2008&lt;/year&gt;&lt;pub-dates&gt;&lt;date&gt;Jan&lt;/date&gt;&lt;/pub-dates&gt;&lt;/dates&gt;&lt;isbn&gt;0740-3194 (Print)&amp;#xD;0740-3194 (Linking)&lt;/isbn&gt;&lt;accession-num&gt;17969076&lt;/accession-num&gt;&lt;urls&gt;&lt;related-urls&gt;&lt;url&gt;https://www.ncbi.nlm.nih.gov/pubmed/17969076&lt;/url&gt;&lt;/related-urls&gt;&lt;/urls&gt;&lt;electronic-resource-num&gt;10.1002/mrm.21302&lt;/electronic-resource-num&gt;&lt;/record&gt;&lt;/Cite&gt;&lt;/EndNote&gt;</w:instrText>
      </w:r>
      <w:r w:rsidR="00D2004F">
        <w:fldChar w:fldCharType="separate"/>
      </w:r>
      <w:r w:rsidR="00D2004F">
        <w:rPr>
          <w:noProof/>
        </w:rPr>
        <w:t>(32)</w:t>
      </w:r>
      <w:r w:rsidR="00D2004F">
        <w:fldChar w:fldCharType="end"/>
      </w:r>
      <w:r w:rsidR="00DD6260">
        <w:t>.</w:t>
      </w:r>
      <w:r w:rsidR="00EF7266">
        <w:t xml:space="preserve"> </w:t>
      </w:r>
      <w:r w:rsidR="00D2004F" w:rsidRPr="00D2004F">
        <w:rPr>
          <w:highlight w:val="yellow"/>
        </w:rPr>
        <w:t xml:space="preserve">Since pulse shape and detailed parameters are unknown for GE, </w:t>
      </w:r>
      <w:proofErr w:type="spellStart"/>
      <w:r w:rsidR="00D2004F" w:rsidRPr="00D2004F">
        <w:rPr>
          <w:highlight w:val="yellow"/>
        </w:rPr>
        <w:t>sLASER</w:t>
      </w:r>
      <w:proofErr w:type="spellEnd"/>
      <w:r w:rsidR="00D2004F" w:rsidRPr="00D2004F">
        <w:rPr>
          <w:highlight w:val="yellow"/>
        </w:rPr>
        <w:t xml:space="preserve"> simulation for GE </w:t>
      </w:r>
      <w:r w:rsidR="00EF7266">
        <w:rPr>
          <w:highlight w:val="yellow"/>
        </w:rPr>
        <w:t>has been</w:t>
      </w:r>
      <w:r w:rsidR="00D2004F" w:rsidRPr="00D2004F">
        <w:rPr>
          <w:highlight w:val="yellow"/>
        </w:rPr>
        <w:t xml:space="preserve"> carried out using the GOIA-WURST.</w:t>
      </w:r>
      <w:r w:rsidR="00EF7266" w:rsidRPr="00EF7266">
        <w:t xml:space="preserve"> </w:t>
      </w:r>
      <w:r w:rsidR="00EF7266">
        <w:t>RF pulses were generated using Bloch simulation. B</w:t>
      </w:r>
      <w:r w:rsidR="00EF7266" w:rsidRPr="00EF7266">
        <w:rPr>
          <w:vertAlign w:val="subscript"/>
        </w:rPr>
        <w:t>0</w:t>
      </w:r>
      <w:r w:rsidR="00EF7266">
        <w:t xml:space="preserve"> field strength was 3.0 T for Philips, </w:t>
      </w:r>
      <w:proofErr w:type="gramStart"/>
      <w:r w:rsidR="00EF7266">
        <w:t>GE</w:t>
      </w:r>
      <w:proofErr w:type="gramEnd"/>
      <w:r w:rsidR="00EF7266">
        <w:t xml:space="preserve"> and universal pulses and 2.89 T for Siemens. Therefore,</w:t>
      </w:r>
      <w:r w:rsidR="00EF7266" w:rsidRPr="00EF7266">
        <w:t xml:space="preserve"> </w:t>
      </w:r>
      <w:r w:rsidR="00EF7266">
        <w:t xml:space="preserve">Larmor </w:t>
      </w:r>
      <w:r w:rsidR="00EF7266">
        <w:t>f</w:t>
      </w:r>
      <w:r w:rsidR="00EF7266">
        <w:t>requency</w:t>
      </w:r>
      <w:r w:rsidR="00EF7266">
        <w:t xml:space="preserve"> was 127.7 MHz for Philips, GE and universal pulses and 123.0 MHz for Siemens pulses given the gyromagnetic ratio for hydrogen (42.577 MHz/T). </w:t>
      </w:r>
      <w:r w:rsidR="00EF7266">
        <w:t xml:space="preserve">Details of pulses for localization and editing are shown in </w:t>
      </w:r>
      <w:r w:rsidR="00EF7266" w:rsidRPr="00EF7266">
        <w:rPr>
          <w:highlight w:val="yellow"/>
        </w:rPr>
        <w:t>Table 1</w:t>
      </w:r>
      <w:r w:rsidR="00EF7266">
        <w:t>.</w:t>
      </w:r>
      <w:r w:rsidR="00081A5D">
        <w:t xml:space="preserve"> </w:t>
      </w:r>
      <w:r w:rsidR="005366B4" w:rsidRPr="003C6594">
        <w:t>Editing</w:t>
      </w:r>
      <w:r w:rsidR="005366B4">
        <w:t xml:space="preserve"> pulse durations for</w:t>
      </w:r>
      <w:r w:rsidR="00452DB5" w:rsidRPr="00E90F84">
        <w:t xml:space="preserve"> MEGA sequence</w:t>
      </w:r>
      <w:r w:rsidR="005366B4">
        <w:t>s are determined from TE,</w:t>
      </w:r>
      <w:r w:rsidR="00452DB5" w:rsidRPr="00E90F84">
        <w:t xml:space="preserve"> </w:t>
      </w:r>
      <w:r w:rsidR="005366B4">
        <w:t>using a vendor-appropriate shape.</w:t>
      </w:r>
      <w:r w:rsidR="00452DB5" w:rsidRPr="00E90F84">
        <w:t xml:space="preserve"> </w:t>
      </w:r>
      <w:r w:rsidR="005366B4">
        <w:t>A spatial array of simulations (of 101</w:t>
      </w:r>
      <w:r w:rsidR="00CF3DF9">
        <w:sym w:font="Symbol" w:char="F0B4"/>
      </w:r>
      <w:r w:rsidR="005366B4">
        <w:t>101 resolution, by default) is carried out across a field of view that extends 50% larger than the voxel size in the two dimensions defined by refocusing pulses.</w:t>
      </w:r>
    </w:p>
    <w:p w14:paraId="2D4029DF" w14:textId="1E051338" w:rsidR="005B2FFA" w:rsidRPr="00E90F84" w:rsidRDefault="00452DB5" w:rsidP="005366B4">
      <w:pPr>
        <w:pStyle w:val="NormalWeb"/>
        <w:shd w:val="clear" w:color="auto" w:fill="FCFCFC"/>
        <w:jc w:val="both"/>
      </w:pPr>
      <w:r w:rsidRPr="00E90F84">
        <w:t xml:space="preserve">All code </w:t>
      </w:r>
      <w:r w:rsidR="005366B4">
        <w:t>was</w:t>
      </w:r>
      <w:r w:rsidRPr="00E90F84">
        <w:t xml:space="preserve"> </w:t>
      </w:r>
      <w:r w:rsidR="00797AD4" w:rsidRPr="00E90F84">
        <w:t xml:space="preserve">written in MATLAB </w:t>
      </w:r>
      <w:r w:rsidR="00797AD4" w:rsidRPr="00E90F84">
        <w:rPr>
          <w:rFonts w:eastAsia="Arial"/>
          <w:color w:val="000000" w:themeColor="text1"/>
        </w:rPr>
        <w:t>(R2020b, MathWorks, Natick, USA)</w:t>
      </w:r>
      <w:r w:rsidR="005366B4">
        <w:rPr>
          <w:rFonts w:eastAsia="Arial"/>
          <w:color w:val="000000" w:themeColor="text1"/>
        </w:rPr>
        <w:t>, and compiled as a</w:t>
      </w:r>
      <w:r w:rsidRPr="00E90F84">
        <w:rPr>
          <w:rFonts w:eastAsia="Arial"/>
          <w:color w:val="000000" w:themeColor="text1"/>
        </w:rPr>
        <w:t>n</w:t>
      </w:r>
      <w:r w:rsidR="00797AD4" w:rsidRPr="00E90F84">
        <w:rPr>
          <w:rFonts w:eastAsia="Arial"/>
          <w:color w:val="000000" w:themeColor="text1"/>
        </w:rPr>
        <w:t xml:space="preserve"> </w:t>
      </w:r>
      <w:r w:rsidR="00797AD4" w:rsidRPr="00E90F84">
        <w:t>executable file</w:t>
      </w:r>
      <w:r w:rsidRPr="00E90F84">
        <w:t xml:space="preserve"> </w:t>
      </w:r>
      <w:r w:rsidR="005366B4">
        <w:t>to</w:t>
      </w:r>
      <w:r w:rsidRPr="00E90F84">
        <w:t xml:space="preserve"> r</w:t>
      </w:r>
      <w:r w:rsidR="005366B4">
        <w:t>u</w:t>
      </w:r>
      <w:r w:rsidRPr="00E90F84">
        <w:t xml:space="preserve">n </w:t>
      </w:r>
      <w:r w:rsidR="005366B4">
        <w:t>on the server with</w:t>
      </w:r>
      <w:r w:rsidRPr="00E90F84">
        <w:t xml:space="preserve"> </w:t>
      </w:r>
      <w:r w:rsidR="00653154">
        <w:t>MATLAB</w:t>
      </w:r>
      <w:r w:rsidRPr="00E90F84">
        <w:t xml:space="preserve"> Runtime. User inputs </w:t>
      </w:r>
      <w:r w:rsidR="005366B4">
        <w:t>a</w:t>
      </w:r>
      <w:r w:rsidRPr="00E90F84">
        <w:t>re</w:t>
      </w:r>
      <w:r w:rsidR="00797AD4" w:rsidRPr="00E90F84">
        <w:t xml:space="preserve"> </w:t>
      </w:r>
      <w:r w:rsidRPr="00E90F84">
        <w:t>stored in a</w:t>
      </w:r>
      <w:r w:rsidR="00EC18B1" w:rsidRPr="00E90F84">
        <w:t xml:space="preserve"> declaration file (.json)</w:t>
      </w:r>
      <w:r w:rsidR="00797AD4" w:rsidRPr="00E90F84">
        <w:t xml:space="preserve"> </w:t>
      </w:r>
      <w:r w:rsidR="005366B4">
        <w:t>that is</w:t>
      </w:r>
      <w:r w:rsidRPr="00E90F84">
        <w:t xml:space="preserve"> loaded into the simulation.</w:t>
      </w:r>
      <w:r w:rsidR="00EA6734" w:rsidRPr="00E90F84">
        <w:t xml:space="preserve"> The pipeline for generating a basis set and the simulation module </w:t>
      </w:r>
      <w:r w:rsidR="001D5A12">
        <w:t>is</w:t>
      </w:r>
      <w:r w:rsidR="00EA6734" w:rsidRPr="00E90F84">
        <w:t xml:space="preserve"> shown in </w:t>
      </w:r>
      <w:r w:rsidR="00EA6734" w:rsidRPr="00E90F84">
        <w:rPr>
          <w:highlight w:val="yellow"/>
        </w:rPr>
        <w:t>Figure</w:t>
      </w:r>
      <w:r w:rsidR="00081A5D">
        <w:rPr>
          <w:highlight w:val="yellow"/>
        </w:rPr>
        <w:t xml:space="preserve"> 1</w:t>
      </w:r>
      <w:r w:rsidR="00EA6734" w:rsidRPr="00E90F84">
        <w:t>.</w:t>
      </w:r>
    </w:p>
    <w:p w14:paraId="1C6130F1" w14:textId="1221F83B" w:rsidR="00E90F84" w:rsidRDefault="00452DB5" w:rsidP="00E90F84">
      <w:pPr>
        <w:pStyle w:val="NormalWeb"/>
        <w:shd w:val="clear" w:color="auto" w:fill="FCFCFC"/>
        <w:jc w:val="both"/>
      </w:pPr>
      <w:r w:rsidRPr="00E90F84">
        <w:t>For validation, simulations of</w:t>
      </w:r>
      <w:r w:rsidR="004D665B" w:rsidRPr="00E90F84">
        <w:t xml:space="preserve"> </w:t>
      </w:r>
      <w:r w:rsidRPr="00E90F84">
        <w:t xml:space="preserve">GABA using MEGA, HERMES and HERCULES </w:t>
      </w:r>
      <w:r w:rsidR="004D665B" w:rsidRPr="00E90F84">
        <w:t>at TE</w:t>
      </w:r>
      <w:r w:rsidR="00BE596F">
        <w:t xml:space="preserve"> </w:t>
      </w:r>
      <w:r w:rsidR="004D665B" w:rsidRPr="00E90F84">
        <w:t xml:space="preserve">80 </w:t>
      </w:r>
      <w:proofErr w:type="spellStart"/>
      <w:r w:rsidR="004D665B" w:rsidRPr="00E90F84">
        <w:t>ms</w:t>
      </w:r>
      <w:proofErr w:type="spellEnd"/>
      <w:r w:rsidR="004D665B" w:rsidRPr="00E90F84">
        <w:t xml:space="preserve"> </w:t>
      </w:r>
      <w:r w:rsidRPr="00E90F84">
        <w:t>with PRESS</w:t>
      </w:r>
      <w:r w:rsidR="00081A5D">
        <w:t xml:space="preserve"> and </w:t>
      </w:r>
      <w:proofErr w:type="spellStart"/>
      <w:r w:rsidR="00081A5D">
        <w:t>sLASER</w:t>
      </w:r>
      <w:proofErr w:type="spellEnd"/>
      <w:r w:rsidRPr="00E90F84">
        <w:t xml:space="preserve"> in </w:t>
      </w:r>
      <w:r w:rsidR="005366B4">
        <w:t>2</w:t>
      </w:r>
      <w:r w:rsidRPr="00E90F84">
        <w:t>1</w:t>
      </w:r>
      <w:r w:rsidR="00350E37">
        <w:sym w:font="Symbol" w:char="F0B4"/>
      </w:r>
      <w:r w:rsidR="00350E37">
        <w:t xml:space="preserve">21, </w:t>
      </w:r>
      <w:r w:rsidRPr="00E90F84">
        <w:t>41</w:t>
      </w:r>
      <w:r w:rsidR="00350E37">
        <w:sym w:font="Symbol" w:char="F0B4"/>
      </w:r>
      <w:r w:rsidR="00350E37">
        <w:t xml:space="preserve">41 and </w:t>
      </w:r>
      <w:r w:rsidRPr="00E90F84">
        <w:t>101</w:t>
      </w:r>
      <w:r w:rsidR="00350E37">
        <w:sym w:font="Symbol" w:char="F0B4"/>
      </w:r>
      <w:r w:rsidR="00350E37">
        <w:t>101</w:t>
      </w:r>
      <w:r w:rsidRPr="00E90F84">
        <w:t xml:space="preserve"> spatial points were performed using </w:t>
      </w:r>
      <w:proofErr w:type="spellStart"/>
      <w:r w:rsidR="00EA6734" w:rsidRPr="00E90F84">
        <w:t>MRSCloud</w:t>
      </w:r>
      <w:proofErr w:type="spellEnd"/>
      <w:r w:rsidRPr="00E90F84">
        <w:t>.</w:t>
      </w:r>
      <w:r w:rsidR="00447BD2">
        <w:t xml:space="preserve"> For comparison,</w:t>
      </w:r>
      <w:r w:rsidRPr="00E90F84">
        <w:t xml:space="preserve"> MEGA-PRESS of GABA in 41</w:t>
      </w:r>
      <w:r w:rsidR="00350E37">
        <w:sym w:font="Symbol" w:char="F0B4"/>
      </w:r>
      <w:r w:rsidR="00350E37">
        <w:t>41</w:t>
      </w:r>
      <w:r w:rsidRPr="00E90F84">
        <w:t xml:space="preserve"> spatial points </w:t>
      </w:r>
      <w:proofErr w:type="gramStart"/>
      <w:r w:rsidRPr="00E90F84">
        <w:t>was</w:t>
      </w:r>
      <w:proofErr w:type="gramEnd"/>
      <w:r w:rsidRPr="00E90F84">
        <w:t xml:space="preserve"> simulated using </w:t>
      </w:r>
      <w:r w:rsidR="00EA6734" w:rsidRPr="00E90F84">
        <w:t xml:space="preserve">the local </w:t>
      </w:r>
      <w:r w:rsidRPr="00E90F84">
        <w:t>FID-A.</w:t>
      </w:r>
    </w:p>
    <w:p w14:paraId="7E297BA7" w14:textId="400E391B" w:rsidR="00D413D7" w:rsidRPr="00D413D7" w:rsidRDefault="00D413D7" w:rsidP="00E90F84">
      <w:pPr>
        <w:pStyle w:val="NormalWeb"/>
        <w:shd w:val="clear" w:color="auto" w:fill="FCFCFC"/>
        <w:jc w:val="both"/>
        <w:rPr>
          <w:u w:val="single"/>
        </w:rPr>
      </w:pPr>
      <w:r w:rsidRPr="00D413D7">
        <w:rPr>
          <w:u w:val="single"/>
        </w:rPr>
        <w:t xml:space="preserve">Comparison between </w:t>
      </w:r>
      <w:proofErr w:type="spellStart"/>
      <w:r w:rsidRPr="00D413D7">
        <w:rPr>
          <w:u w:val="single"/>
        </w:rPr>
        <w:t>LCModel</w:t>
      </w:r>
      <w:proofErr w:type="spellEnd"/>
      <w:r w:rsidRPr="00D413D7">
        <w:rPr>
          <w:u w:val="single"/>
        </w:rPr>
        <w:t xml:space="preserve">, FID-A and </w:t>
      </w:r>
      <w:proofErr w:type="spellStart"/>
      <w:r w:rsidRPr="00D413D7">
        <w:rPr>
          <w:u w:val="single"/>
        </w:rPr>
        <w:t>MRSCloud</w:t>
      </w:r>
      <w:proofErr w:type="spellEnd"/>
    </w:p>
    <w:p w14:paraId="7CB19B3E" w14:textId="4EA231FB" w:rsidR="00D413D7" w:rsidRPr="00E90F84" w:rsidRDefault="00EF7266" w:rsidP="00E90F84">
      <w:pPr>
        <w:pStyle w:val="NormalWeb"/>
        <w:shd w:val="clear" w:color="auto" w:fill="FCFCFC"/>
        <w:jc w:val="both"/>
      </w:pPr>
      <w:r>
        <w:t xml:space="preserve">Validation was performed using basis sets from </w:t>
      </w:r>
      <w:proofErr w:type="spellStart"/>
      <w:r>
        <w:t>LCModel</w:t>
      </w:r>
      <w:proofErr w:type="spellEnd"/>
      <w:r>
        <w:t xml:space="preserve"> and </w:t>
      </w:r>
      <w:proofErr w:type="spellStart"/>
      <w:r>
        <w:t>MRSCloud</w:t>
      </w:r>
      <w:proofErr w:type="spellEnd"/>
      <w:r w:rsidRPr="00EF7266">
        <w:t xml:space="preserve"> </w:t>
      </w:r>
      <w:r>
        <w:t>for PRESS</w:t>
      </w:r>
      <w:r>
        <w:t xml:space="preserve"> at </w:t>
      </w:r>
      <w:r>
        <w:t xml:space="preserve">TE 30 </w:t>
      </w:r>
      <w:proofErr w:type="spellStart"/>
      <w:r>
        <w:t>ms</w:t>
      </w:r>
      <w:r>
        <w:t>.</w:t>
      </w:r>
      <w:proofErr w:type="spellEnd"/>
      <w:r>
        <w:t xml:space="preserve"> (</w:t>
      </w:r>
      <w:r w:rsidRPr="00EF7266">
        <w:rPr>
          <w:highlight w:val="yellow"/>
        </w:rPr>
        <w:t>Can we perform any statistical analysis?)</w:t>
      </w:r>
    </w:p>
    <w:p w14:paraId="12D0E650" w14:textId="3717854A" w:rsidR="00E90F84" w:rsidRPr="00E90F84" w:rsidRDefault="00876D19" w:rsidP="00E90F84">
      <w:pPr>
        <w:pStyle w:val="NormalWeb"/>
        <w:shd w:val="clear" w:color="auto" w:fill="FCFCFC"/>
        <w:jc w:val="both"/>
      </w:pPr>
      <w:r w:rsidRPr="00E90F84">
        <w:rPr>
          <w:b/>
          <w:bCs/>
        </w:rPr>
        <w:t>Results</w:t>
      </w:r>
    </w:p>
    <w:p w14:paraId="42A8B4CC" w14:textId="0FB0BA10" w:rsidR="005B2FFA" w:rsidRPr="00E90F84" w:rsidRDefault="00752245" w:rsidP="00E90F84">
      <w:pPr>
        <w:spacing w:before="100" w:beforeAutospacing="1" w:after="100" w:afterAutospacing="1"/>
        <w:jc w:val="both"/>
      </w:pPr>
      <w:proofErr w:type="spellStart"/>
      <w:r>
        <w:t>MRSCloud</w:t>
      </w:r>
      <w:proofErr w:type="spellEnd"/>
      <w:r>
        <w:t xml:space="preserve"> has been successfully established, offering web-based basis set simulation for the community through the</w:t>
      </w:r>
      <w:r w:rsidRPr="00E90F84">
        <w:t xml:space="preserve"> </w:t>
      </w:r>
      <w:hyperlink r:id="rId8" w:history="1">
        <w:r w:rsidR="00E60E3D" w:rsidRPr="00366770">
          <w:rPr>
            <w:rStyle w:val="Hyperlink"/>
          </w:rPr>
          <w:t>https://braingps.anatomyworks.org/mrs-sim</w:t>
        </w:r>
      </w:hyperlink>
      <w:r w:rsidR="00E60E3D">
        <w:t xml:space="preserve"> </w:t>
      </w:r>
      <w:r>
        <w:t>portal. Simulation time varies somewhat depending on the usage of the third-party server</w:t>
      </w:r>
      <w:r w:rsidR="00A23360">
        <w:t xml:space="preserve">. </w:t>
      </w:r>
      <w:r w:rsidR="00EA6734" w:rsidRPr="00E90F84">
        <w:t xml:space="preserve">MEGA-PRESS simulations </w:t>
      </w:r>
      <w:r>
        <w:t>of</w:t>
      </w:r>
      <w:r w:rsidR="00EA6734" w:rsidRPr="00E90F84">
        <w:t xml:space="preserve"> GABA using </w:t>
      </w:r>
      <w:proofErr w:type="spellStart"/>
      <w:r w:rsidRPr="00E90F84">
        <w:t>MRSCloud</w:t>
      </w:r>
      <w:proofErr w:type="spellEnd"/>
      <w:r w:rsidRPr="00E90F84">
        <w:t xml:space="preserve"> </w:t>
      </w:r>
      <w:r w:rsidR="00EA6734" w:rsidRPr="00E90F84">
        <w:t xml:space="preserve">are comparable </w:t>
      </w:r>
      <w:r>
        <w:t xml:space="preserve">to FID-A simulations, </w:t>
      </w:r>
      <w:r w:rsidR="00EA6734" w:rsidRPr="00E90F84">
        <w:t xml:space="preserve">as shown in </w:t>
      </w:r>
      <w:r w:rsidR="00EA6734" w:rsidRPr="00E90F84">
        <w:rPr>
          <w:highlight w:val="yellow"/>
        </w:rPr>
        <w:t>Figure 3</w:t>
      </w:r>
      <w:r>
        <w:t>, with a run ti</w:t>
      </w:r>
      <w:r w:rsidR="00391DA4">
        <w:t>me</w:t>
      </w:r>
      <w:r>
        <w:t xml:space="preserve"> that is reduced by a factor of </w:t>
      </w:r>
      <w:r w:rsidR="008659EE">
        <w:rPr>
          <w:color w:val="000000" w:themeColor="text1"/>
        </w:rPr>
        <w:t>9</w:t>
      </w:r>
      <w:r w:rsidR="00EA6734" w:rsidRPr="00E90F84">
        <w:t>. MEGA-</w:t>
      </w:r>
      <w:r>
        <w:t>PRESS</w:t>
      </w:r>
      <w:r w:rsidR="00EA6734" w:rsidRPr="00E90F84">
        <w:t xml:space="preserve">, </w:t>
      </w:r>
      <w:proofErr w:type="gramStart"/>
      <w:r w:rsidR="00EA6734" w:rsidRPr="00E90F84">
        <w:t>HERMES</w:t>
      </w:r>
      <w:proofErr w:type="gramEnd"/>
      <w:r w:rsidR="00EA6734" w:rsidRPr="00E90F84">
        <w:t xml:space="preserve"> and HERCULES simulations on GABA at 21</w:t>
      </w:r>
      <w:r w:rsidR="00350E37">
        <w:sym w:font="Symbol" w:char="F0B4"/>
      </w:r>
      <w:r w:rsidR="00350E37">
        <w:t>21</w:t>
      </w:r>
      <w:r w:rsidR="00EA6734" w:rsidRPr="00E90F84">
        <w:t>, 41</w:t>
      </w:r>
      <w:r w:rsidR="00350E37">
        <w:sym w:font="Symbol" w:char="F0B4"/>
      </w:r>
      <w:r w:rsidR="00350E37">
        <w:t>41</w:t>
      </w:r>
      <w:r w:rsidR="00EA6734" w:rsidRPr="00E90F84">
        <w:t xml:space="preserve"> and 101</w:t>
      </w:r>
      <w:r w:rsidR="00350E37">
        <w:sym w:font="Symbol" w:char="F0B4"/>
      </w:r>
      <w:r w:rsidR="00350E37">
        <w:t>101</w:t>
      </w:r>
      <w:r w:rsidR="00EA6734" w:rsidRPr="00E90F84">
        <w:t xml:space="preserve"> spatial points are shown in </w:t>
      </w:r>
      <w:r w:rsidR="00EA6734" w:rsidRPr="00E90F84">
        <w:rPr>
          <w:highlight w:val="yellow"/>
        </w:rPr>
        <w:t>Figure 4</w:t>
      </w:r>
      <w:r w:rsidR="00EA6734" w:rsidRPr="00E90F84">
        <w:t xml:space="preserve">. </w:t>
      </w:r>
      <w:r>
        <w:t>GABA i</w:t>
      </w:r>
      <w:r w:rsidR="00E90F84" w:rsidRPr="00E90F84">
        <w:t xml:space="preserve">ntegrals at 3 ppm were slightly larger with a larger number of spatial </w:t>
      </w:r>
      <w:r w:rsidR="00E90F84" w:rsidRPr="006D0237">
        <w:t xml:space="preserve">points. Simulation time </w:t>
      </w:r>
      <w:r w:rsidR="00A23360" w:rsidRPr="006D0237">
        <w:t>of 101</w:t>
      </w:r>
      <w:r w:rsidR="00A23360" w:rsidRPr="006D0237">
        <w:rPr>
          <w:vertAlign w:val="superscript"/>
        </w:rPr>
        <w:t>2</w:t>
      </w:r>
      <w:r w:rsidR="00A23360" w:rsidRPr="006D0237">
        <w:t xml:space="preserve"> spatial points for GABA, a strongly coupled 6-spin system, was less than 1 minute for all three sequences and </w:t>
      </w:r>
      <w:r w:rsidR="008659EE" w:rsidRPr="006D0237">
        <w:t>MEGA-PRESS simulations for a basis set of 25 common metabolites</w:t>
      </w:r>
      <w:r w:rsidR="006D0237" w:rsidRPr="006D0237">
        <w:t xml:space="preserve">, as shown in </w:t>
      </w:r>
      <w:r w:rsidR="006D0237" w:rsidRPr="006D0237">
        <w:rPr>
          <w:highlight w:val="yellow"/>
        </w:rPr>
        <w:t>Figure 5</w:t>
      </w:r>
      <w:r w:rsidR="006D0237" w:rsidRPr="006D0237">
        <w:t>,</w:t>
      </w:r>
      <w:r w:rsidR="008659EE" w:rsidRPr="006D0237">
        <w:t xml:space="preserve"> </w:t>
      </w:r>
      <w:r w:rsidR="00A23360" w:rsidRPr="006D0237">
        <w:t>was ~4 minutes.</w:t>
      </w:r>
    </w:p>
    <w:p w14:paraId="41847B54" w14:textId="77777777" w:rsidR="00081A5D" w:rsidRDefault="00876D19" w:rsidP="00081A5D">
      <w:pPr>
        <w:spacing w:before="100" w:beforeAutospacing="1" w:after="100" w:afterAutospacing="1"/>
        <w:rPr>
          <w:b/>
          <w:bCs/>
        </w:rPr>
      </w:pPr>
      <w:r w:rsidRPr="00E90F84">
        <w:rPr>
          <w:b/>
          <w:bCs/>
        </w:rPr>
        <w:t>Discussion</w:t>
      </w:r>
    </w:p>
    <w:p w14:paraId="04582E9B" w14:textId="3E1EE002" w:rsidR="00081A5D" w:rsidRPr="00081A5D" w:rsidRDefault="00081A5D" w:rsidP="00081A5D">
      <w:pPr>
        <w:spacing w:before="100" w:beforeAutospacing="1" w:after="100" w:afterAutospacing="1"/>
        <w:rPr>
          <w:b/>
          <w:bCs/>
        </w:rPr>
      </w:pPr>
      <w:proofErr w:type="spellStart"/>
      <w:r>
        <w:lastRenderedPageBreak/>
        <w:t>MRSCloud</w:t>
      </w:r>
      <w:proofErr w:type="spellEnd"/>
      <w:r>
        <w:t xml:space="preserve"> is an online-based spectral simulations tool for the community to have fast and reliable basis set generation for up to 32 common and disease-related metabolites for linear combination modeling.</w:t>
      </w:r>
    </w:p>
    <w:p w14:paraId="5D7BFA69" w14:textId="77777777" w:rsidR="004579F0" w:rsidRDefault="004579F0" w:rsidP="004579F0">
      <w:pPr>
        <w:spacing w:before="100" w:beforeAutospacing="1" w:after="100" w:afterAutospacing="1"/>
        <w:jc w:val="both"/>
      </w:pPr>
      <w:r w:rsidRPr="004579F0">
        <w:rPr>
          <w:highlight w:val="yellow"/>
        </w:rPr>
        <w:t xml:space="preserve">Various improvement that we have made in </w:t>
      </w:r>
      <w:proofErr w:type="spellStart"/>
      <w:proofErr w:type="gramStart"/>
      <w:r w:rsidRPr="004579F0">
        <w:rPr>
          <w:highlight w:val="yellow"/>
        </w:rPr>
        <w:t>MRSCloud</w:t>
      </w:r>
      <w:proofErr w:type="spellEnd"/>
      <w:r w:rsidRPr="004579F0">
        <w:rPr>
          <w:highlight w:val="yellow"/>
        </w:rPr>
        <w:t>..</w:t>
      </w:r>
      <w:proofErr w:type="gramEnd"/>
      <w:r w:rsidRPr="004579F0">
        <w:rPr>
          <w:highlight w:val="yellow"/>
        </w:rPr>
        <w:t xml:space="preserve"> Now doing 41+41 instead of 40*40 times. Or 1*40. Get rid of the phase cycling 4 times to </w:t>
      </w:r>
      <w:proofErr w:type="spellStart"/>
      <w:r w:rsidRPr="004579F0">
        <w:rPr>
          <w:highlight w:val="yellow"/>
        </w:rPr>
        <w:t>prefrom</w:t>
      </w:r>
      <w:proofErr w:type="spellEnd"/>
      <w:r w:rsidRPr="004579F0">
        <w:rPr>
          <w:highlight w:val="yellow"/>
        </w:rPr>
        <w:t xml:space="preserve"> suppression of OVS slice selection of the 180 </w:t>
      </w:r>
      <w:proofErr w:type="gramStart"/>
      <w:r w:rsidRPr="004579F0">
        <w:rPr>
          <w:highlight w:val="yellow"/>
        </w:rPr>
        <w:t>pulse</w:t>
      </w:r>
      <w:proofErr w:type="gramEnd"/>
      <w:r w:rsidRPr="004579F0">
        <w:rPr>
          <w:highlight w:val="yellow"/>
        </w:rPr>
        <w:t xml:space="preserve"> with Gradient. Now we use </w:t>
      </w:r>
      <w:proofErr w:type="spellStart"/>
      <w:r w:rsidRPr="004579F0">
        <w:rPr>
          <w:highlight w:val="yellow"/>
        </w:rPr>
        <w:t>pfilter</w:t>
      </w:r>
      <w:proofErr w:type="spellEnd"/>
      <w:r w:rsidRPr="004579F0">
        <w:rPr>
          <w:highlight w:val="yellow"/>
        </w:rPr>
        <w:t xml:space="preserve"> to obtain spatial, 3: pre-calculate the propagator for the individual pulse 1600 times now 1 time and apply it for 40 times]</w:t>
      </w:r>
    </w:p>
    <w:p w14:paraId="48DB8344" w14:textId="78426F79" w:rsidR="00752245" w:rsidRDefault="00E90F84" w:rsidP="00E90F84">
      <w:pPr>
        <w:spacing w:before="100" w:beforeAutospacing="1" w:after="100" w:afterAutospacing="1"/>
        <w:jc w:val="both"/>
      </w:pPr>
      <w:proofErr w:type="spellStart"/>
      <w:r>
        <w:t>MRSCloud</w:t>
      </w:r>
      <w:proofErr w:type="spellEnd"/>
      <w:r>
        <w:t xml:space="preserve"> provides fast and accurate simulation for MRS metabolites and generation of basis set</w:t>
      </w:r>
      <w:r w:rsidR="00752245">
        <w:t>s for linear</w:t>
      </w:r>
      <w:r w:rsidR="006579F4">
        <w:t>-</w:t>
      </w:r>
      <w:r w:rsidR="00752245">
        <w:t>combination modeling</w:t>
      </w:r>
      <w:r w:rsidR="00EC18B1" w:rsidRPr="00E90F84">
        <w:t>.</w:t>
      </w:r>
      <w:r>
        <w:t xml:space="preserve"> </w:t>
      </w:r>
      <w:r w:rsidR="00391DA4">
        <w:t xml:space="preserve">This improves access to </w:t>
      </w:r>
      <w:proofErr w:type="spellStart"/>
      <w:r w:rsidR="00391DA4">
        <w:t>basis</w:t>
      </w:r>
      <w:proofErr w:type="spellEnd"/>
      <w:r w:rsidR="009E5F4D">
        <w:t xml:space="preserve"> </w:t>
      </w:r>
      <w:r w:rsidR="00391DA4">
        <w:t xml:space="preserve">sets across the </w:t>
      </w:r>
      <w:proofErr w:type="gramStart"/>
      <w:r w:rsidR="00391DA4">
        <w:t>community, and</w:t>
      </w:r>
      <w:proofErr w:type="gramEnd"/>
      <w:r w:rsidR="00391DA4">
        <w:t xml:space="preserve"> should result in more modeling being performed with basis</w:t>
      </w:r>
      <w:r w:rsidR="009E5F4D">
        <w:t xml:space="preserve"> </w:t>
      </w:r>
      <w:r w:rsidR="00391DA4">
        <w:t xml:space="preserve">sets that exactly represent the timing and RF pulse shapes of specific vendor sequences. Substantial reductions in runtime have been achieved by implementing the </w:t>
      </w:r>
      <w:r w:rsidR="00391DA4" w:rsidRPr="00E90F84">
        <w:t>1D projection method</w:t>
      </w:r>
      <w:r w:rsidR="00391DA4">
        <w:t>, coherence-order filtering, and pre-calculation of propagators, as well as implementation on a high-performance cloud server.</w:t>
      </w:r>
    </w:p>
    <w:p w14:paraId="05DBFF65" w14:textId="39264E6E" w:rsidR="00752245" w:rsidRDefault="00391DA4" w:rsidP="00E90F84">
      <w:pPr>
        <w:spacing w:before="100" w:beforeAutospacing="1" w:after="100" w:afterAutospacing="1"/>
        <w:jc w:val="both"/>
      </w:pPr>
      <w:r>
        <w:t xml:space="preserve">Discrepancies in </w:t>
      </w:r>
      <w:proofErr w:type="spellStart"/>
      <w:r>
        <w:t>lineshape</w:t>
      </w:r>
      <w:proofErr w:type="spellEnd"/>
      <w:r>
        <w:t xml:space="preserve"> between </w:t>
      </w:r>
      <w:proofErr w:type="spellStart"/>
      <w:r>
        <w:t>MRSCloud</w:t>
      </w:r>
      <w:proofErr w:type="spellEnd"/>
      <w:r>
        <w:t xml:space="preserve"> and FID-A are driven by the better coherence transfer pathway selection offered by direct filtering of the density matrix, as compared to incomplete phase-cycling of refocusing pulses. This advantage comes in addition to the 4x acceleration of not repeating simulations for the phase cycle. Changes of signal amplitude as the spatial resolution of the simulation changes are largely driven by raster effects (with a larger/smaller fraction of simulated points within the voxel).</w:t>
      </w:r>
    </w:p>
    <w:p w14:paraId="3C28361F" w14:textId="77777777" w:rsidR="00081A5D" w:rsidRDefault="00081A5D">
      <w:r>
        <w:br w:type="page"/>
      </w:r>
    </w:p>
    <w:p w14:paraId="47A77179" w14:textId="127C0DC0" w:rsidR="00AA6A62" w:rsidRPr="00E90F84" w:rsidRDefault="00AA6A62" w:rsidP="00E90F84">
      <w:pPr>
        <w:spacing w:before="100" w:beforeAutospacing="1" w:after="100" w:afterAutospacing="1"/>
        <w:jc w:val="both"/>
      </w:pPr>
      <w:r>
        <w:lastRenderedPageBreak/>
        <w:t>Table 1: Summary of pulses for simulation</w:t>
      </w:r>
    </w:p>
    <w:tbl>
      <w:tblPr>
        <w:tblStyle w:val="TableGrid"/>
        <w:tblW w:w="0" w:type="auto"/>
        <w:tblLook w:val="04A0" w:firstRow="1" w:lastRow="0" w:firstColumn="1" w:lastColumn="0" w:noHBand="0" w:noVBand="1"/>
      </w:tblPr>
      <w:tblGrid>
        <w:gridCol w:w="1585"/>
        <w:gridCol w:w="1727"/>
        <w:gridCol w:w="1827"/>
        <w:gridCol w:w="960"/>
        <w:gridCol w:w="1170"/>
        <w:gridCol w:w="698"/>
        <w:gridCol w:w="1383"/>
      </w:tblGrid>
      <w:tr w:rsidR="00AA6A62" w:rsidRPr="00486CB6" w14:paraId="57AE0FA9" w14:textId="77777777" w:rsidTr="00E33BBC">
        <w:tc>
          <w:tcPr>
            <w:tcW w:w="1817" w:type="dxa"/>
          </w:tcPr>
          <w:p w14:paraId="33B5ACBE" w14:textId="0690C17A" w:rsidR="00E33BBC" w:rsidRPr="00486CB6" w:rsidRDefault="00AA6A62" w:rsidP="00E33BBC">
            <w:pPr>
              <w:spacing w:before="100" w:beforeAutospacing="1" w:after="100" w:afterAutospacing="1"/>
              <w:jc w:val="both"/>
              <w:rPr>
                <w:sz w:val="20"/>
                <w:szCs w:val="20"/>
              </w:rPr>
            </w:pPr>
            <w:r w:rsidRPr="00486CB6">
              <w:rPr>
                <w:sz w:val="20"/>
                <w:szCs w:val="20"/>
              </w:rPr>
              <w:t>Name of pulse</w:t>
            </w:r>
          </w:p>
        </w:tc>
        <w:tc>
          <w:tcPr>
            <w:tcW w:w="1270" w:type="dxa"/>
          </w:tcPr>
          <w:p w14:paraId="376C41C5" w14:textId="794C3D82" w:rsidR="00E33BBC" w:rsidRPr="00486CB6" w:rsidRDefault="00AA6A62" w:rsidP="00E33BBC">
            <w:pPr>
              <w:spacing w:before="100" w:beforeAutospacing="1" w:after="100" w:afterAutospacing="1"/>
              <w:jc w:val="both"/>
              <w:rPr>
                <w:sz w:val="20"/>
                <w:szCs w:val="20"/>
              </w:rPr>
            </w:pPr>
            <w:r w:rsidRPr="00486CB6">
              <w:rPr>
                <w:sz w:val="20"/>
                <w:szCs w:val="20"/>
              </w:rPr>
              <w:t>Simulated v</w:t>
            </w:r>
            <w:r w:rsidR="00E33BBC" w:rsidRPr="00486CB6">
              <w:rPr>
                <w:sz w:val="20"/>
                <w:szCs w:val="20"/>
              </w:rPr>
              <w:t>endor</w:t>
            </w:r>
          </w:p>
        </w:tc>
        <w:tc>
          <w:tcPr>
            <w:tcW w:w="1678" w:type="dxa"/>
          </w:tcPr>
          <w:p w14:paraId="2389E907" w14:textId="192D0542" w:rsidR="00E33BBC" w:rsidRPr="00486CB6" w:rsidRDefault="00E33BBC" w:rsidP="00E33BBC">
            <w:pPr>
              <w:spacing w:before="100" w:beforeAutospacing="1" w:after="100" w:afterAutospacing="1"/>
              <w:jc w:val="both"/>
              <w:rPr>
                <w:sz w:val="20"/>
                <w:szCs w:val="20"/>
              </w:rPr>
            </w:pPr>
            <w:r w:rsidRPr="00486CB6">
              <w:rPr>
                <w:sz w:val="20"/>
                <w:szCs w:val="20"/>
              </w:rPr>
              <w:t>Localization</w:t>
            </w:r>
            <w:r w:rsidR="00AA6A62" w:rsidRPr="00486CB6">
              <w:rPr>
                <w:sz w:val="20"/>
                <w:szCs w:val="20"/>
              </w:rPr>
              <w:t>/editing</w:t>
            </w:r>
          </w:p>
        </w:tc>
        <w:tc>
          <w:tcPr>
            <w:tcW w:w="1170" w:type="dxa"/>
          </w:tcPr>
          <w:p w14:paraId="5BB0C9B1" w14:textId="171F36E7" w:rsidR="00E33BBC" w:rsidRPr="00486CB6" w:rsidRDefault="00E33BBC" w:rsidP="00E33BBC">
            <w:pPr>
              <w:spacing w:before="100" w:beforeAutospacing="1" w:after="100" w:afterAutospacing="1"/>
              <w:jc w:val="both"/>
              <w:rPr>
                <w:sz w:val="20"/>
                <w:szCs w:val="20"/>
              </w:rPr>
            </w:pPr>
            <w:r w:rsidRPr="00486CB6">
              <w:rPr>
                <w:sz w:val="20"/>
                <w:szCs w:val="20"/>
              </w:rPr>
              <w:t>Duration (</w:t>
            </w:r>
            <w:proofErr w:type="spellStart"/>
            <w:r w:rsidRPr="00486CB6">
              <w:rPr>
                <w:sz w:val="20"/>
                <w:szCs w:val="20"/>
              </w:rPr>
              <w:t>ms</w:t>
            </w:r>
            <w:proofErr w:type="spellEnd"/>
            <w:r w:rsidRPr="00486CB6">
              <w:rPr>
                <w:sz w:val="20"/>
                <w:szCs w:val="20"/>
              </w:rPr>
              <w:t>)</w:t>
            </w:r>
          </w:p>
        </w:tc>
        <w:tc>
          <w:tcPr>
            <w:tcW w:w="1298" w:type="dxa"/>
          </w:tcPr>
          <w:p w14:paraId="28366EE2" w14:textId="16080B40" w:rsidR="00E33BBC" w:rsidRPr="00486CB6" w:rsidRDefault="00E33BBC" w:rsidP="00E33BBC">
            <w:pPr>
              <w:spacing w:before="100" w:beforeAutospacing="1" w:after="100" w:afterAutospacing="1"/>
              <w:jc w:val="both"/>
              <w:rPr>
                <w:sz w:val="20"/>
                <w:szCs w:val="20"/>
              </w:rPr>
            </w:pPr>
            <w:r w:rsidRPr="00486CB6">
              <w:rPr>
                <w:sz w:val="20"/>
                <w:szCs w:val="20"/>
              </w:rPr>
              <w:t>Bandwidth</w:t>
            </w:r>
            <w:r w:rsidR="002039C0">
              <w:rPr>
                <w:sz w:val="20"/>
                <w:szCs w:val="20"/>
              </w:rPr>
              <w:t>/ sweep width</w:t>
            </w:r>
            <w:r w:rsidRPr="00486CB6">
              <w:rPr>
                <w:sz w:val="20"/>
                <w:szCs w:val="20"/>
              </w:rPr>
              <w:t xml:space="preserve"> (kHz)</w:t>
            </w:r>
          </w:p>
        </w:tc>
        <w:tc>
          <w:tcPr>
            <w:tcW w:w="1077" w:type="dxa"/>
          </w:tcPr>
          <w:p w14:paraId="4B4896F0" w14:textId="48CC1040" w:rsidR="00E33BBC" w:rsidRPr="00486CB6" w:rsidRDefault="00E33BBC" w:rsidP="00E33BBC">
            <w:pPr>
              <w:spacing w:before="100" w:beforeAutospacing="1" w:after="100" w:afterAutospacing="1"/>
              <w:jc w:val="both"/>
              <w:rPr>
                <w:sz w:val="20"/>
                <w:szCs w:val="20"/>
              </w:rPr>
            </w:pPr>
            <w:r w:rsidRPr="00486CB6">
              <w:rPr>
                <w:sz w:val="20"/>
                <w:szCs w:val="20"/>
              </w:rPr>
              <w:t>B</w:t>
            </w:r>
            <w:r w:rsidRPr="00486CB6">
              <w:rPr>
                <w:sz w:val="20"/>
                <w:szCs w:val="20"/>
                <w:vertAlign w:val="subscript"/>
              </w:rPr>
              <w:t>1max</w:t>
            </w:r>
            <w:r w:rsidRPr="00486CB6">
              <w:rPr>
                <w:sz w:val="20"/>
                <w:szCs w:val="20"/>
              </w:rPr>
              <w:t xml:space="preserve"> (µT)</w:t>
            </w:r>
          </w:p>
        </w:tc>
        <w:tc>
          <w:tcPr>
            <w:tcW w:w="1040" w:type="dxa"/>
          </w:tcPr>
          <w:p w14:paraId="3AD34FED" w14:textId="31A6C586" w:rsidR="00E33BBC" w:rsidRPr="00486CB6" w:rsidRDefault="00AA6A62" w:rsidP="00E33BBC">
            <w:pPr>
              <w:spacing w:before="100" w:beforeAutospacing="1" w:after="100" w:afterAutospacing="1"/>
              <w:jc w:val="both"/>
              <w:rPr>
                <w:sz w:val="20"/>
                <w:szCs w:val="20"/>
              </w:rPr>
            </w:pPr>
            <w:r w:rsidRPr="00486CB6">
              <w:rPr>
                <w:sz w:val="20"/>
                <w:szCs w:val="20"/>
              </w:rPr>
              <w:t>Target (ppm)</w:t>
            </w:r>
          </w:p>
        </w:tc>
      </w:tr>
      <w:tr w:rsidR="00AA6A62" w:rsidRPr="00486CB6" w14:paraId="09E4ED10" w14:textId="77777777" w:rsidTr="00E33BBC">
        <w:tc>
          <w:tcPr>
            <w:tcW w:w="1817" w:type="dxa"/>
            <w:vMerge w:val="restart"/>
            <w:vAlign w:val="center"/>
          </w:tcPr>
          <w:p w14:paraId="4B9BBB0F" w14:textId="6DAE67A5" w:rsidR="00E33BBC" w:rsidRPr="00486CB6" w:rsidRDefault="00E33BBC" w:rsidP="00E33BBC">
            <w:pPr>
              <w:spacing w:before="100" w:beforeAutospacing="1" w:after="100" w:afterAutospacing="1"/>
              <w:rPr>
                <w:sz w:val="20"/>
                <w:szCs w:val="20"/>
              </w:rPr>
            </w:pPr>
            <w:proofErr w:type="spellStart"/>
            <w:r w:rsidRPr="00486CB6">
              <w:rPr>
                <w:sz w:val="20"/>
                <w:szCs w:val="20"/>
              </w:rPr>
              <w:t>gtst</w:t>
            </w:r>
            <w:proofErr w:type="spellEnd"/>
          </w:p>
        </w:tc>
        <w:tc>
          <w:tcPr>
            <w:tcW w:w="1270" w:type="dxa"/>
          </w:tcPr>
          <w:p w14:paraId="30946A9B" w14:textId="40858FF7" w:rsidR="00E33BBC" w:rsidRPr="00486CB6" w:rsidRDefault="00E33BBC" w:rsidP="00E33BBC">
            <w:pPr>
              <w:spacing w:before="100" w:beforeAutospacing="1" w:after="100" w:afterAutospacing="1"/>
              <w:jc w:val="both"/>
              <w:rPr>
                <w:sz w:val="20"/>
                <w:szCs w:val="20"/>
              </w:rPr>
            </w:pPr>
            <w:r w:rsidRPr="00486CB6">
              <w:rPr>
                <w:sz w:val="20"/>
                <w:szCs w:val="20"/>
              </w:rPr>
              <w:t>Philips</w:t>
            </w:r>
          </w:p>
        </w:tc>
        <w:tc>
          <w:tcPr>
            <w:tcW w:w="1678" w:type="dxa"/>
            <w:vMerge w:val="restart"/>
            <w:vAlign w:val="center"/>
          </w:tcPr>
          <w:p w14:paraId="0AD8EB79" w14:textId="7F9FA7E3" w:rsidR="00E33BBC" w:rsidRPr="00486CB6" w:rsidRDefault="00E33BBC" w:rsidP="00E33BBC">
            <w:pPr>
              <w:spacing w:before="100" w:beforeAutospacing="1" w:after="100" w:afterAutospacing="1"/>
              <w:rPr>
                <w:sz w:val="20"/>
                <w:szCs w:val="20"/>
              </w:rPr>
            </w:pPr>
            <w:r w:rsidRPr="00486CB6">
              <w:rPr>
                <w:sz w:val="20"/>
                <w:szCs w:val="20"/>
              </w:rPr>
              <w:t>PRESS</w:t>
            </w:r>
          </w:p>
        </w:tc>
        <w:tc>
          <w:tcPr>
            <w:tcW w:w="1170" w:type="dxa"/>
          </w:tcPr>
          <w:p w14:paraId="3064012C" w14:textId="07007C22" w:rsidR="00E33BBC" w:rsidRPr="00486CB6" w:rsidRDefault="00AA6A62" w:rsidP="00E33BBC">
            <w:pPr>
              <w:spacing w:before="100" w:beforeAutospacing="1" w:after="100" w:afterAutospacing="1"/>
              <w:jc w:val="both"/>
              <w:rPr>
                <w:sz w:val="20"/>
                <w:szCs w:val="20"/>
              </w:rPr>
            </w:pPr>
            <w:r w:rsidRPr="00486CB6">
              <w:rPr>
                <w:sz w:val="20"/>
                <w:szCs w:val="20"/>
              </w:rPr>
              <w:t>6.19</w:t>
            </w:r>
          </w:p>
        </w:tc>
        <w:tc>
          <w:tcPr>
            <w:tcW w:w="1298" w:type="dxa"/>
          </w:tcPr>
          <w:p w14:paraId="078DBCD8" w14:textId="5DF671E3" w:rsidR="00E33BBC" w:rsidRPr="00486CB6" w:rsidRDefault="00AA6A62" w:rsidP="00E33BBC">
            <w:pPr>
              <w:spacing w:before="100" w:beforeAutospacing="1" w:after="100" w:afterAutospacing="1"/>
              <w:jc w:val="both"/>
              <w:rPr>
                <w:sz w:val="20"/>
                <w:szCs w:val="20"/>
              </w:rPr>
            </w:pPr>
            <w:r w:rsidRPr="00486CB6">
              <w:rPr>
                <w:sz w:val="20"/>
                <w:szCs w:val="20"/>
              </w:rPr>
              <w:t>1.354</w:t>
            </w:r>
          </w:p>
        </w:tc>
        <w:tc>
          <w:tcPr>
            <w:tcW w:w="1077" w:type="dxa"/>
          </w:tcPr>
          <w:p w14:paraId="6392655C" w14:textId="4A6F8BE5" w:rsidR="00E33BBC" w:rsidRPr="00486CB6" w:rsidRDefault="00AA6A62" w:rsidP="00E33BBC">
            <w:pPr>
              <w:spacing w:before="100" w:beforeAutospacing="1" w:after="100" w:afterAutospacing="1"/>
              <w:jc w:val="both"/>
              <w:rPr>
                <w:sz w:val="20"/>
                <w:szCs w:val="20"/>
              </w:rPr>
            </w:pPr>
            <w:r w:rsidRPr="00486CB6">
              <w:rPr>
                <w:sz w:val="20"/>
                <w:szCs w:val="20"/>
              </w:rPr>
              <w:t>13.5</w:t>
            </w:r>
          </w:p>
        </w:tc>
        <w:tc>
          <w:tcPr>
            <w:tcW w:w="1040" w:type="dxa"/>
          </w:tcPr>
          <w:p w14:paraId="024771C9" w14:textId="65F47EEB"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AA6A62" w:rsidRPr="00486CB6" w14:paraId="300FF442" w14:textId="77777777" w:rsidTr="00E33BBC">
        <w:tc>
          <w:tcPr>
            <w:tcW w:w="1817" w:type="dxa"/>
            <w:vMerge/>
          </w:tcPr>
          <w:p w14:paraId="0669AC2D" w14:textId="5BDC7379" w:rsidR="00E33BBC" w:rsidRPr="00486CB6" w:rsidRDefault="00E33BBC" w:rsidP="00E33BBC">
            <w:pPr>
              <w:spacing w:before="100" w:beforeAutospacing="1" w:after="100" w:afterAutospacing="1"/>
              <w:jc w:val="both"/>
              <w:rPr>
                <w:sz w:val="20"/>
                <w:szCs w:val="20"/>
              </w:rPr>
            </w:pPr>
          </w:p>
        </w:tc>
        <w:tc>
          <w:tcPr>
            <w:tcW w:w="1270" w:type="dxa"/>
          </w:tcPr>
          <w:p w14:paraId="1A6E5557" w14:textId="00992113" w:rsidR="00E33BBC" w:rsidRPr="00486CB6" w:rsidRDefault="00E33BBC" w:rsidP="00E33BBC">
            <w:pPr>
              <w:spacing w:before="100" w:beforeAutospacing="1" w:after="100" w:afterAutospacing="1"/>
              <w:jc w:val="both"/>
              <w:rPr>
                <w:sz w:val="20"/>
                <w:szCs w:val="20"/>
              </w:rPr>
            </w:pPr>
            <w:r w:rsidRPr="00486CB6">
              <w:rPr>
                <w:sz w:val="20"/>
                <w:szCs w:val="20"/>
              </w:rPr>
              <w:t>Siemens</w:t>
            </w:r>
          </w:p>
        </w:tc>
        <w:tc>
          <w:tcPr>
            <w:tcW w:w="1678" w:type="dxa"/>
            <w:vMerge/>
            <w:vAlign w:val="center"/>
          </w:tcPr>
          <w:p w14:paraId="06FAE0CB" w14:textId="1B9C9D1A" w:rsidR="00E33BBC" w:rsidRPr="00486CB6" w:rsidRDefault="00E33BBC" w:rsidP="00E33BBC">
            <w:pPr>
              <w:spacing w:before="100" w:beforeAutospacing="1" w:after="100" w:afterAutospacing="1"/>
              <w:rPr>
                <w:sz w:val="20"/>
                <w:szCs w:val="20"/>
              </w:rPr>
            </w:pPr>
          </w:p>
        </w:tc>
        <w:tc>
          <w:tcPr>
            <w:tcW w:w="1170" w:type="dxa"/>
          </w:tcPr>
          <w:p w14:paraId="1EFEFFF5" w14:textId="40A6AB85" w:rsidR="00E33BBC" w:rsidRPr="00486CB6" w:rsidRDefault="00AA6A62" w:rsidP="00E33BBC">
            <w:pPr>
              <w:spacing w:before="100" w:beforeAutospacing="1" w:after="100" w:afterAutospacing="1"/>
              <w:jc w:val="both"/>
              <w:rPr>
                <w:sz w:val="20"/>
                <w:szCs w:val="20"/>
              </w:rPr>
            </w:pPr>
            <w:r w:rsidRPr="00486CB6">
              <w:rPr>
                <w:sz w:val="20"/>
                <w:szCs w:val="20"/>
              </w:rPr>
              <w:t>7.0</w:t>
            </w:r>
          </w:p>
        </w:tc>
        <w:tc>
          <w:tcPr>
            <w:tcW w:w="1298" w:type="dxa"/>
          </w:tcPr>
          <w:p w14:paraId="37AE2A07" w14:textId="74BBD15E" w:rsidR="00E33BBC" w:rsidRPr="00486CB6" w:rsidRDefault="00AA6A62" w:rsidP="00E33BBC">
            <w:pPr>
              <w:spacing w:before="100" w:beforeAutospacing="1" w:after="100" w:afterAutospacing="1"/>
              <w:jc w:val="both"/>
              <w:rPr>
                <w:sz w:val="20"/>
                <w:szCs w:val="20"/>
              </w:rPr>
            </w:pPr>
            <w:r w:rsidRPr="00486CB6">
              <w:rPr>
                <w:sz w:val="20"/>
                <w:szCs w:val="20"/>
              </w:rPr>
              <w:t>1.342</w:t>
            </w:r>
          </w:p>
        </w:tc>
        <w:tc>
          <w:tcPr>
            <w:tcW w:w="1077" w:type="dxa"/>
          </w:tcPr>
          <w:p w14:paraId="2F8F2815" w14:textId="7BFF835C" w:rsidR="00E33BBC" w:rsidRPr="00486CB6" w:rsidRDefault="00AA6A62" w:rsidP="00E33BBC">
            <w:pPr>
              <w:spacing w:before="100" w:beforeAutospacing="1" w:after="100" w:afterAutospacing="1"/>
              <w:jc w:val="both"/>
              <w:rPr>
                <w:sz w:val="20"/>
                <w:szCs w:val="20"/>
              </w:rPr>
            </w:pPr>
            <w:r w:rsidRPr="00486CB6">
              <w:rPr>
                <w:sz w:val="20"/>
                <w:szCs w:val="20"/>
              </w:rPr>
              <w:t>13.5</w:t>
            </w:r>
          </w:p>
        </w:tc>
        <w:tc>
          <w:tcPr>
            <w:tcW w:w="1040" w:type="dxa"/>
          </w:tcPr>
          <w:p w14:paraId="220189CB" w14:textId="6FB5E405"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AA6A62" w:rsidRPr="00486CB6" w14:paraId="0FF6BD04" w14:textId="77777777" w:rsidTr="00E33BBC">
        <w:tc>
          <w:tcPr>
            <w:tcW w:w="1817" w:type="dxa"/>
            <w:vMerge/>
          </w:tcPr>
          <w:p w14:paraId="2CC3FF2E" w14:textId="77777777" w:rsidR="00E33BBC" w:rsidRPr="00486CB6" w:rsidRDefault="00E33BBC" w:rsidP="00E33BBC">
            <w:pPr>
              <w:spacing w:before="100" w:beforeAutospacing="1" w:after="100" w:afterAutospacing="1"/>
              <w:jc w:val="both"/>
              <w:rPr>
                <w:sz w:val="20"/>
                <w:szCs w:val="20"/>
              </w:rPr>
            </w:pPr>
          </w:p>
        </w:tc>
        <w:tc>
          <w:tcPr>
            <w:tcW w:w="1270" w:type="dxa"/>
          </w:tcPr>
          <w:p w14:paraId="66383908" w14:textId="62A58578" w:rsidR="00E33BBC" w:rsidRPr="00486CB6" w:rsidRDefault="00E33BBC" w:rsidP="00E33BBC">
            <w:pPr>
              <w:spacing w:before="100" w:beforeAutospacing="1" w:after="100" w:afterAutospacing="1"/>
              <w:jc w:val="both"/>
              <w:rPr>
                <w:sz w:val="20"/>
                <w:szCs w:val="20"/>
              </w:rPr>
            </w:pPr>
            <w:r w:rsidRPr="00486CB6">
              <w:rPr>
                <w:sz w:val="20"/>
                <w:szCs w:val="20"/>
              </w:rPr>
              <w:t>GE</w:t>
            </w:r>
          </w:p>
        </w:tc>
        <w:tc>
          <w:tcPr>
            <w:tcW w:w="1678" w:type="dxa"/>
            <w:vMerge/>
            <w:vAlign w:val="center"/>
          </w:tcPr>
          <w:p w14:paraId="3462ABFB" w14:textId="6243A9F0" w:rsidR="00E33BBC" w:rsidRPr="00486CB6" w:rsidRDefault="00E33BBC" w:rsidP="00E33BBC">
            <w:pPr>
              <w:spacing w:before="100" w:beforeAutospacing="1" w:after="100" w:afterAutospacing="1"/>
              <w:rPr>
                <w:sz w:val="20"/>
                <w:szCs w:val="20"/>
              </w:rPr>
            </w:pPr>
          </w:p>
        </w:tc>
        <w:tc>
          <w:tcPr>
            <w:tcW w:w="1170" w:type="dxa"/>
          </w:tcPr>
          <w:p w14:paraId="7621418D" w14:textId="6F64D211" w:rsidR="00E33BBC" w:rsidRPr="00486CB6" w:rsidRDefault="00AA6A62" w:rsidP="00E33BBC">
            <w:pPr>
              <w:spacing w:before="100" w:beforeAutospacing="1" w:after="100" w:afterAutospacing="1"/>
              <w:jc w:val="both"/>
              <w:rPr>
                <w:sz w:val="20"/>
                <w:szCs w:val="20"/>
              </w:rPr>
            </w:pPr>
            <w:r w:rsidRPr="00486CB6">
              <w:rPr>
                <w:sz w:val="20"/>
                <w:szCs w:val="20"/>
              </w:rPr>
              <w:t>5.2</w:t>
            </w:r>
          </w:p>
        </w:tc>
        <w:tc>
          <w:tcPr>
            <w:tcW w:w="1298" w:type="dxa"/>
          </w:tcPr>
          <w:p w14:paraId="74DCC71D" w14:textId="7391E661" w:rsidR="00E33BBC" w:rsidRPr="00486CB6" w:rsidRDefault="00AA6A62" w:rsidP="00E33BBC">
            <w:pPr>
              <w:spacing w:before="100" w:beforeAutospacing="1" w:after="100" w:afterAutospacing="1"/>
              <w:jc w:val="both"/>
              <w:rPr>
                <w:sz w:val="20"/>
                <w:szCs w:val="20"/>
              </w:rPr>
            </w:pPr>
            <w:r w:rsidRPr="00486CB6">
              <w:rPr>
                <w:sz w:val="20"/>
                <w:szCs w:val="20"/>
              </w:rPr>
              <w:t>1.384</w:t>
            </w:r>
          </w:p>
        </w:tc>
        <w:tc>
          <w:tcPr>
            <w:tcW w:w="1077" w:type="dxa"/>
          </w:tcPr>
          <w:p w14:paraId="54CF9E57" w14:textId="1E4FC322" w:rsidR="00E33BBC" w:rsidRPr="00486CB6" w:rsidRDefault="00AA6A62" w:rsidP="00E33BBC">
            <w:pPr>
              <w:spacing w:before="100" w:beforeAutospacing="1" w:after="100" w:afterAutospacing="1"/>
              <w:jc w:val="both"/>
              <w:rPr>
                <w:sz w:val="20"/>
                <w:szCs w:val="20"/>
              </w:rPr>
            </w:pPr>
            <w:r w:rsidRPr="00486CB6">
              <w:rPr>
                <w:sz w:val="20"/>
                <w:szCs w:val="20"/>
              </w:rPr>
              <w:t>17.6</w:t>
            </w:r>
          </w:p>
        </w:tc>
        <w:tc>
          <w:tcPr>
            <w:tcW w:w="1040" w:type="dxa"/>
          </w:tcPr>
          <w:p w14:paraId="3BFA64B8" w14:textId="2FF98E2D"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AA6A62" w:rsidRPr="00486CB6" w14:paraId="3B32A1C8" w14:textId="77777777" w:rsidTr="00E33BBC">
        <w:tc>
          <w:tcPr>
            <w:tcW w:w="1817" w:type="dxa"/>
            <w:vMerge/>
          </w:tcPr>
          <w:p w14:paraId="0501ADA1" w14:textId="77777777" w:rsidR="00E33BBC" w:rsidRPr="00486CB6" w:rsidRDefault="00E33BBC" w:rsidP="00E33BBC">
            <w:pPr>
              <w:spacing w:before="100" w:beforeAutospacing="1" w:after="100" w:afterAutospacing="1"/>
              <w:jc w:val="both"/>
              <w:rPr>
                <w:sz w:val="20"/>
                <w:szCs w:val="20"/>
              </w:rPr>
            </w:pPr>
          </w:p>
        </w:tc>
        <w:tc>
          <w:tcPr>
            <w:tcW w:w="1270" w:type="dxa"/>
          </w:tcPr>
          <w:p w14:paraId="2C6EBE80" w14:textId="353BFA6D" w:rsidR="00E33BBC" w:rsidRPr="00486CB6" w:rsidRDefault="00E33BBC" w:rsidP="00E33BBC">
            <w:pPr>
              <w:spacing w:before="100" w:beforeAutospacing="1" w:after="100" w:afterAutospacing="1"/>
              <w:jc w:val="both"/>
              <w:rPr>
                <w:sz w:val="20"/>
                <w:szCs w:val="20"/>
              </w:rPr>
            </w:pPr>
            <w:r w:rsidRPr="00486CB6">
              <w:rPr>
                <w:sz w:val="20"/>
                <w:szCs w:val="20"/>
              </w:rPr>
              <w:t>Universal</w:t>
            </w:r>
          </w:p>
        </w:tc>
        <w:tc>
          <w:tcPr>
            <w:tcW w:w="1678" w:type="dxa"/>
            <w:vMerge/>
            <w:vAlign w:val="center"/>
          </w:tcPr>
          <w:p w14:paraId="080C3E22" w14:textId="58DB3E91" w:rsidR="00E33BBC" w:rsidRPr="00486CB6" w:rsidRDefault="00E33BBC" w:rsidP="00E33BBC">
            <w:pPr>
              <w:spacing w:before="100" w:beforeAutospacing="1" w:after="100" w:afterAutospacing="1"/>
              <w:rPr>
                <w:sz w:val="20"/>
                <w:szCs w:val="20"/>
              </w:rPr>
            </w:pPr>
          </w:p>
        </w:tc>
        <w:tc>
          <w:tcPr>
            <w:tcW w:w="1170" w:type="dxa"/>
          </w:tcPr>
          <w:p w14:paraId="2F8EF324" w14:textId="309DC8A1" w:rsidR="00E33BBC" w:rsidRPr="00486CB6" w:rsidRDefault="00AA6A62" w:rsidP="00E33BBC">
            <w:pPr>
              <w:spacing w:before="100" w:beforeAutospacing="1" w:after="100" w:afterAutospacing="1"/>
              <w:jc w:val="both"/>
              <w:rPr>
                <w:sz w:val="20"/>
                <w:szCs w:val="20"/>
              </w:rPr>
            </w:pPr>
            <w:r w:rsidRPr="00486CB6">
              <w:rPr>
                <w:sz w:val="20"/>
                <w:szCs w:val="20"/>
              </w:rPr>
              <w:t>7.0</w:t>
            </w:r>
          </w:p>
        </w:tc>
        <w:tc>
          <w:tcPr>
            <w:tcW w:w="1298" w:type="dxa"/>
          </w:tcPr>
          <w:p w14:paraId="1A12803A" w14:textId="4C2963CF" w:rsidR="00E33BBC" w:rsidRPr="00486CB6" w:rsidRDefault="00AA6A62" w:rsidP="00E33BBC">
            <w:pPr>
              <w:spacing w:before="100" w:beforeAutospacing="1" w:after="100" w:afterAutospacing="1"/>
              <w:jc w:val="both"/>
              <w:rPr>
                <w:sz w:val="20"/>
                <w:szCs w:val="20"/>
              </w:rPr>
            </w:pPr>
            <w:r w:rsidRPr="00486CB6">
              <w:rPr>
                <w:sz w:val="20"/>
                <w:szCs w:val="20"/>
              </w:rPr>
              <w:t>1.342</w:t>
            </w:r>
          </w:p>
        </w:tc>
        <w:tc>
          <w:tcPr>
            <w:tcW w:w="1077" w:type="dxa"/>
          </w:tcPr>
          <w:p w14:paraId="52CDE3DF" w14:textId="5A6D1FEF" w:rsidR="00E33BBC" w:rsidRPr="00486CB6" w:rsidRDefault="00AA6A62" w:rsidP="00E33BBC">
            <w:pPr>
              <w:spacing w:before="100" w:beforeAutospacing="1" w:after="100" w:afterAutospacing="1"/>
              <w:jc w:val="both"/>
              <w:rPr>
                <w:sz w:val="20"/>
                <w:szCs w:val="20"/>
              </w:rPr>
            </w:pPr>
            <w:r w:rsidRPr="00486CB6">
              <w:rPr>
                <w:sz w:val="20"/>
                <w:szCs w:val="20"/>
              </w:rPr>
              <w:t>13.5</w:t>
            </w:r>
          </w:p>
        </w:tc>
        <w:tc>
          <w:tcPr>
            <w:tcW w:w="1040" w:type="dxa"/>
          </w:tcPr>
          <w:p w14:paraId="3FABC1B2" w14:textId="13D01FA7"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E33BBC" w:rsidRPr="00486CB6" w14:paraId="0905D1F1" w14:textId="77777777" w:rsidTr="00E33BBC">
        <w:tc>
          <w:tcPr>
            <w:tcW w:w="1817" w:type="dxa"/>
          </w:tcPr>
          <w:p w14:paraId="2E672568" w14:textId="6FC6A17C" w:rsidR="00E33BBC" w:rsidRPr="00486CB6" w:rsidRDefault="00E33BBC" w:rsidP="00E33BBC">
            <w:pPr>
              <w:rPr>
                <w:sz w:val="20"/>
                <w:szCs w:val="20"/>
              </w:rPr>
            </w:pPr>
            <w:r w:rsidRPr="00486CB6">
              <w:rPr>
                <w:sz w:val="20"/>
                <w:szCs w:val="20"/>
              </w:rPr>
              <w:t>GOIA-WURST</w:t>
            </w:r>
          </w:p>
        </w:tc>
        <w:tc>
          <w:tcPr>
            <w:tcW w:w="1270" w:type="dxa"/>
          </w:tcPr>
          <w:p w14:paraId="52D210B3" w14:textId="7D4A0110"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val="restart"/>
            <w:vAlign w:val="center"/>
          </w:tcPr>
          <w:p w14:paraId="315ECCBE" w14:textId="2235BC56" w:rsidR="00E33BBC" w:rsidRPr="00486CB6" w:rsidRDefault="00E33BBC" w:rsidP="00E33BBC">
            <w:pPr>
              <w:spacing w:before="100" w:beforeAutospacing="1" w:after="100" w:afterAutospacing="1"/>
              <w:rPr>
                <w:sz w:val="20"/>
                <w:szCs w:val="20"/>
              </w:rPr>
            </w:pPr>
            <w:proofErr w:type="spellStart"/>
            <w:r w:rsidRPr="00486CB6">
              <w:rPr>
                <w:sz w:val="20"/>
                <w:szCs w:val="20"/>
              </w:rPr>
              <w:t>sLASER</w:t>
            </w:r>
            <w:proofErr w:type="spellEnd"/>
          </w:p>
        </w:tc>
        <w:tc>
          <w:tcPr>
            <w:tcW w:w="1170" w:type="dxa"/>
          </w:tcPr>
          <w:p w14:paraId="4612BFCB" w14:textId="50FE8A0C" w:rsidR="00E33BBC" w:rsidRPr="00486CB6" w:rsidRDefault="00486CB6" w:rsidP="00E33BBC">
            <w:pPr>
              <w:spacing w:before="100" w:beforeAutospacing="1" w:after="100" w:afterAutospacing="1"/>
              <w:jc w:val="both"/>
              <w:rPr>
                <w:sz w:val="20"/>
                <w:szCs w:val="20"/>
              </w:rPr>
            </w:pPr>
            <w:r w:rsidRPr="00486CB6">
              <w:rPr>
                <w:sz w:val="20"/>
                <w:szCs w:val="20"/>
              </w:rPr>
              <w:t>4</w:t>
            </w:r>
            <w:r w:rsidR="00F23155" w:rsidRPr="00486CB6">
              <w:rPr>
                <w:sz w:val="20"/>
                <w:szCs w:val="20"/>
              </w:rPr>
              <w:t>.0</w:t>
            </w:r>
          </w:p>
        </w:tc>
        <w:tc>
          <w:tcPr>
            <w:tcW w:w="1298" w:type="dxa"/>
          </w:tcPr>
          <w:p w14:paraId="5854A21A" w14:textId="3C8493CF" w:rsidR="00E33BBC" w:rsidRPr="00486CB6" w:rsidRDefault="00486CB6" w:rsidP="00E33BBC">
            <w:pPr>
              <w:spacing w:before="100" w:beforeAutospacing="1" w:after="100" w:afterAutospacing="1"/>
              <w:jc w:val="both"/>
              <w:rPr>
                <w:sz w:val="20"/>
                <w:szCs w:val="20"/>
              </w:rPr>
            </w:pPr>
            <w:r w:rsidRPr="00486CB6">
              <w:rPr>
                <w:sz w:val="20"/>
                <w:szCs w:val="20"/>
              </w:rPr>
              <w:t>2.97/8</w:t>
            </w:r>
            <w:r w:rsidR="00F23155" w:rsidRPr="00486CB6">
              <w:rPr>
                <w:sz w:val="20"/>
                <w:szCs w:val="20"/>
              </w:rPr>
              <w:t>.0</w:t>
            </w:r>
          </w:p>
        </w:tc>
        <w:tc>
          <w:tcPr>
            <w:tcW w:w="1077" w:type="dxa"/>
          </w:tcPr>
          <w:p w14:paraId="41DBAF63" w14:textId="1AAFEA12" w:rsidR="00E33BBC" w:rsidRPr="00486CB6" w:rsidRDefault="00AA6A62" w:rsidP="00E33BBC">
            <w:pPr>
              <w:spacing w:before="100" w:beforeAutospacing="1" w:after="100" w:afterAutospacing="1"/>
              <w:jc w:val="both"/>
              <w:rPr>
                <w:sz w:val="20"/>
                <w:szCs w:val="20"/>
              </w:rPr>
            </w:pPr>
            <w:r w:rsidRPr="00486CB6">
              <w:rPr>
                <w:sz w:val="20"/>
                <w:szCs w:val="20"/>
              </w:rPr>
              <w:t>15</w:t>
            </w:r>
            <w:r w:rsidR="00F23155" w:rsidRPr="00486CB6">
              <w:rPr>
                <w:sz w:val="20"/>
                <w:szCs w:val="20"/>
              </w:rPr>
              <w:t>.0</w:t>
            </w:r>
          </w:p>
        </w:tc>
        <w:tc>
          <w:tcPr>
            <w:tcW w:w="1040" w:type="dxa"/>
          </w:tcPr>
          <w:p w14:paraId="23E4510B" w14:textId="325B1233"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E33BBC" w:rsidRPr="00486CB6" w14:paraId="26CE150E" w14:textId="77777777" w:rsidTr="00E33BBC">
        <w:tc>
          <w:tcPr>
            <w:tcW w:w="1817" w:type="dxa"/>
          </w:tcPr>
          <w:p w14:paraId="7F4C4E61" w14:textId="48173A09" w:rsidR="00E33BBC" w:rsidRPr="00486CB6" w:rsidRDefault="00E33BBC" w:rsidP="00E33BBC">
            <w:pPr>
              <w:rPr>
                <w:sz w:val="20"/>
                <w:szCs w:val="20"/>
              </w:rPr>
            </w:pPr>
            <w:r w:rsidRPr="00486CB6">
              <w:rPr>
                <w:sz w:val="20"/>
                <w:szCs w:val="20"/>
              </w:rPr>
              <w:t>Siemens-AFP</w:t>
            </w:r>
          </w:p>
        </w:tc>
        <w:tc>
          <w:tcPr>
            <w:tcW w:w="1270" w:type="dxa"/>
          </w:tcPr>
          <w:p w14:paraId="6C565A5B" w14:textId="013B54CE" w:rsidR="00E33BBC" w:rsidRPr="00486CB6" w:rsidRDefault="00E33BBC" w:rsidP="00E33BBC">
            <w:pPr>
              <w:spacing w:before="100" w:beforeAutospacing="1" w:after="100" w:afterAutospacing="1"/>
              <w:jc w:val="both"/>
              <w:rPr>
                <w:sz w:val="20"/>
                <w:szCs w:val="20"/>
              </w:rPr>
            </w:pPr>
            <w:r w:rsidRPr="00486CB6">
              <w:rPr>
                <w:sz w:val="20"/>
                <w:szCs w:val="20"/>
              </w:rPr>
              <w:t>Siemens</w:t>
            </w:r>
          </w:p>
        </w:tc>
        <w:tc>
          <w:tcPr>
            <w:tcW w:w="1678" w:type="dxa"/>
            <w:vMerge/>
            <w:vAlign w:val="center"/>
          </w:tcPr>
          <w:p w14:paraId="0C92868D" w14:textId="6DFC2D78" w:rsidR="00E33BBC" w:rsidRPr="00486CB6" w:rsidRDefault="00E33BBC" w:rsidP="00E33BBC">
            <w:pPr>
              <w:spacing w:before="100" w:beforeAutospacing="1" w:after="100" w:afterAutospacing="1"/>
              <w:rPr>
                <w:sz w:val="20"/>
                <w:szCs w:val="20"/>
              </w:rPr>
            </w:pPr>
          </w:p>
        </w:tc>
        <w:tc>
          <w:tcPr>
            <w:tcW w:w="1170" w:type="dxa"/>
          </w:tcPr>
          <w:p w14:paraId="2D67CAE9" w14:textId="6B3B1955" w:rsidR="00E33BBC" w:rsidRPr="00486CB6" w:rsidRDefault="00AA6A62" w:rsidP="00E33BBC">
            <w:pPr>
              <w:spacing w:before="100" w:beforeAutospacing="1" w:after="100" w:afterAutospacing="1"/>
              <w:jc w:val="both"/>
              <w:rPr>
                <w:sz w:val="20"/>
                <w:szCs w:val="20"/>
              </w:rPr>
            </w:pPr>
            <w:r w:rsidRPr="00486CB6">
              <w:rPr>
                <w:sz w:val="20"/>
                <w:szCs w:val="20"/>
              </w:rPr>
              <w:t>5</w:t>
            </w:r>
            <w:r w:rsidR="00F23155" w:rsidRPr="00486CB6">
              <w:rPr>
                <w:sz w:val="20"/>
                <w:szCs w:val="20"/>
              </w:rPr>
              <w:t>.0</w:t>
            </w:r>
          </w:p>
        </w:tc>
        <w:tc>
          <w:tcPr>
            <w:tcW w:w="1298" w:type="dxa"/>
          </w:tcPr>
          <w:p w14:paraId="01E0273D" w14:textId="4E98F1E4" w:rsidR="00E33BBC" w:rsidRPr="00486CB6" w:rsidRDefault="00AA6A62" w:rsidP="00E33BBC">
            <w:pPr>
              <w:spacing w:before="100" w:beforeAutospacing="1" w:after="100" w:afterAutospacing="1"/>
              <w:jc w:val="both"/>
              <w:rPr>
                <w:sz w:val="20"/>
                <w:szCs w:val="20"/>
              </w:rPr>
            </w:pPr>
            <w:r w:rsidRPr="00486CB6">
              <w:rPr>
                <w:sz w:val="20"/>
                <w:szCs w:val="20"/>
              </w:rPr>
              <w:t>5.1</w:t>
            </w:r>
            <w:r w:rsidR="002039C0">
              <w:rPr>
                <w:sz w:val="20"/>
                <w:szCs w:val="20"/>
              </w:rPr>
              <w:t>/TBC</w:t>
            </w:r>
          </w:p>
        </w:tc>
        <w:tc>
          <w:tcPr>
            <w:tcW w:w="1077" w:type="dxa"/>
          </w:tcPr>
          <w:p w14:paraId="0F4DF36E" w14:textId="24EBF922" w:rsidR="00E33BBC" w:rsidRPr="00486CB6" w:rsidRDefault="00AA6A62" w:rsidP="00E33BBC">
            <w:pPr>
              <w:spacing w:before="100" w:beforeAutospacing="1" w:after="100" w:afterAutospacing="1"/>
              <w:jc w:val="both"/>
              <w:rPr>
                <w:sz w:val="20"/>
                <w:szCs w:val="20"/>
              </w:rPr>
            </w:pPr>
            <w:r w:rsidRPr="00486CB6">
              <w:rPr>
                <w:sz w:val="20"/>
                <w:szCs w:val="20"/>
              </w:rPr>
              <w:t>27</w:t>
            </w:r>
            <w:r w:rsidR="00F23155" w:rsidRPr="00486CB6">
              <w:rPr>
                <w:sz w:val="20"/>
                <w:szCs w:val="20"/>
              </w:rPr>
              <w:t>.0</w:t>
            </w:r>
          </w:p>
        </w:tc>
        <w:tc>
          <w:tcPr>
            <w:tcW w:w="1040" w:type="dxa"/>
          </w:tcPr>
          <w:p w14:paraId="3C807325" w14:textId="6AD601C5" w:rsidR="00E33BBC" w:rsidRPr="00486CB6" w:rsidRDefault="00AA6A62" w:rsidP="00AA6A62">
            <w:pPr>
              <w:spacing w:before="100" w:beforeAutospacing="1" w:after="100" w:afterAutospacing="1"/>
              <w:jc w:val="center"/>
              <w:rPr>
                <w:sz w:val="20"/>
                <w:szCs w:val="20"/>
              </w:rPr>
            </w:pPr>
            <w:r w:rsidRPr="00486CB6">
              <w:rPr>
                <w:sz w:val="20"/>
                <w:szCs w:val="20"/>
              </w:rPr>
              <w:t>-</w:t>
            </w:r>
          </w:p>
        </w:tc>
      </w:tr>
      <w:tr w:rsidR="00E33BBC" w:rsidRPr="00486CB6" w14:paraId="56E991B1" w14:textId="77777777" w:rsidTr="00E33BBC">
        <w:tc>
          <w:tcPr>
            <w:tcW w:w="1817" w:type="dxa"/>
          </w:tcPr>
          <w:p w14:paraId="3F53ADD8" w14:textId="361202E5" w:rsidR="00E33BBC" w:rsidRPr="00486CB6" w:rsidRDefault="00E33BBC" w:rsidP="00E33BBC">
            <w:pPr>
              <w:spacing w:before="100" w:beforeAutospacing="1" w:after="100" w:afterAutospacing="1"/>
              <w:jc w:val="both"/>
              <w:rPr>
                <w:sz w:val="20"/>
                <w:szCs w:val="20"/>
              </w:rPr>
            </w:pPr>
            <w:r w:rsidRPr="00486CB6">
              <w:rPr>
                <w:sz w:val="20"/>
                <w:szCs w:val="20"/>
              </w:rPr>
              <w:t>sg100</w:t>
            </w:r>
          </w:p>
        </w:tc>
        <w:tc>
          <w:tcPr>
            <w:tcW w:w="1270" w:type="dxa"/>
          </w:tcPr>
          <w:p w14:paraId="546D2C66" w14:textId="2A602393"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val="restart"/>
            <w:vAlign w:val="center"/>
          </w:tcPr>
          <w:p w14:paraId="5A06072E" w14:textId="2578B73D" w:rsidR="00E33BBC" w:rsidRPr="00486CB6" w:rsidRDefault="00AA6A62" w:rsidP="00E33BBC">
            <w:pPr>
              <w:spacing w:before="100" w:beforeAutospacing="1" w:after="100" w:afterAutospacing="1"/>
              <w:rPr>
                <w:sz w:val="20"/>
                <w:szCs w:val="20"/>
              </w:rPr>
            </w:pPr>
            <w:r w:rsidRPr="00486CB6">
              <w:rPr>
                <w:sz w:val="20"/>
                <w:szCs w:val="20"/>
              </w:rPr>
              <w:t>Editing pulse</w:t>
            </w:r>
          </w:p>
        </w:tc>
        <w:tc>
          <w:tcPr>
            <w:tcW w:w="1170" w:type="dxa"/>
          </w:tcPr>
          <w:p w14:paraId="08410027" w14:textId="1ECDC930" w:rsidR="00E33BBC" w:rsidRPr="00486CB6" w:rsidRDefault="00E33BBC" w:rsidP="00E33BBC">
            <w:pPr>
              <w:spacing w:before="100" w:beforeAutospacing="1" w:after="100" w:afterAutospacing="1"/>
              <w:jc w:val="both"/>
              <w:rPr>
                <w:sz w:val="20"/>
                <w:szCs w:val="20"/>
              </w:rPr>
            </w:pPr>
            <w:r w:rsidRPr="00486CB6">
              <w:rPr>
                <w:sz w:val="20"/>
                <w:szCs w:val="20"/>
              </w:rPr>
              <w:t>14/20*</w:t>
            </w:r>
          </w:p>
        </w:tc>
        <w:tc>
          <w:tcPr>
            <w:tcW w:w="1298" w:type="dxa"/>
          </w:tcPr>
          <w:p w14:paraId="40AF92FD" w14:textId="60919C4B" w:rsidR="00E33BBC" w:rsidRPr="00486CB6" w:rsidRDefault="00486CB6" w:rsidP="00E33BBC">
            <w:pPr>
              <w:spacing w:before="100" w:beforeAutospacing="1" w:after="100" w:afterAutospacing="1"/>
              <w:jc w:val="both"/>
              <w:rPr>
                <w:sz w:val="20"/>
                <w:szCs w:val="20"/>
              </w:rPr>
            </w:pPr>
            <w:r w:rsidRPr="00486CB6">
              <w:rPr>
                <w:sz w:val="20"/>
                <w:szCs w:val="20"/>
              </w:rPr>
              <w:t>1.33</w:t>
            </w:r>
          </w:p>
        </w:tc>
        <w:tc>
          <w:tcPr>
            <w:tcW w:w="1077" w:type="dxa"/>
          </w:tcPr>
          <w:p w14:paraId="2AA6BDF1" w14:textId="6F2F75A3"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59D18BB5" w14:textId="7D854C99" w:rsidR="00D129C9" w:rsidRPr="00486CB6" w:rsidRDefault="00E33BBC" w:rsidP="00E33BBC">
            <w:pPr>
              <w:spacing w:before="100" w:beforeAutospacing="1" w:after="100" w:afterAutospacing="1"/>
              <w:jc w:val="both"/>
              <w:rPr>
                <w:sz w:val="20"/>
                <w:szCs w:val="20"/>
              </w:rPr>
            </w:pPr>
            <w:r w:rsidRPr="00486CB6">
              <w:rPr>
                <w:sz w:val="20"/>
                <w:szCs w:val="20"/>
              </w:rPr>
              <w:t>Arbitrary</w:t>
            </w:r>
            <w:r w:rsidR="00D129C9">
              <w:rPr>
                <w:sz w:val="20"/>
                <w:szCs w:val="20"/>
              </w:rPr>
              <w:t xml:space="preserve"> </w:t>
            </w:r>
          </w:p>
        </w:tc>
      </w:tr>
      <w:tr w:rsidR="00E33BBC" w:rsidRPr="00486CB6" w14:paraId="42CBBBF9" w14:textId="77777777" w:rsidTr="00E33BBC">
        <w:tc>
          <w:tcPr>
            <w:tcW w:w="1817" w:type="dxa"/>
          </w:tcPr>
          <w:p w14:paraId="5D2FA662" w14:textId="4E90E22E" w:rsidR="00E33BBC" w:rsidRPr="00486CB6" w:rsidRDefault="00E33BBC" w:rsidP="00E33BBC">
            <w:pPr>
              <w:spacing w:before="100" w:beforeAutospacing="1" w:after="100" w:afterAutospacing="1"/>
              <w:jc w:val="both"/>
              <w:rPr>
                <w:sz w:val="20"/>
                <w:szCs w:val="20"/>
              </w:rPr>
            </w:pPr>
            <w:proofErr w:type="spellStart"/>
            <w:r w:rsidRPr="00486CB6">
              <w:rPr>
                <w:sz w:val="20"/>
                <w:szCs w:val="20"/>
              </w:rPr>
              <w:t>sl_univ</w:t>
            </w:r>
            <w:proofErr w:type="spellEnd"/>
          </w:p>
        </w:tc>
        <w:tc>
          <w:tcPr>
            <w:tcW w:w="1270" w:type="dxa"/>
          </w:tcPr>
          <w:p w14:paraId="080ED472" w14:textId="6E0E311B" w:rsidR="00E33BBC" w:rsidRPr="00486CB6" w:rsidRDefault="00E33BBC" w:rsidP="00E33BBC">
            <w:pPr>
              <w:spacing w:before="100" w:beforeAutospacing="1" w:after="100" w:afterAutospacing="1"/>
              <w:jc w:val="both"/>
              <w:rPr>
                <w:sz w:val="20"/>
                <w:szCs w:val="20"/>
              </w:rPr>
            </w:pPr>
            <w:r w:rsidRPr="00486CB6">
              <w:rPr>
                <w:sz w:val="20"/>
                <w:szCs w:val="20"/>
              </w:rPr>
              <w:t>Siemens/Universal</w:t>
            </w:r>
          </w:p>
        </w:tc>
        <w:tc>
          <w:tcPr>
            <w:tcW w:w="1678" w:type="dxa"/>
            <w:vMerge/>
          </w:tcPr>
          <w:p w14:paraId="3BF8E0E5" w14:textId="77777777" w:rsidR="00E33BBC" w:rsidRPr="00486CB6" w:rsidRDefault="00E33BBC" w:rsidP="00E33BBC">
            <w:pPr>
              <w:spacing w:before="100" w:beforeAutospacing="1" w:after="100" w:afterAutospacing="1"/>
              <w:jc w:val="both"/>
              <w:rPr>
                <w:sz w:val="20"/>
                <w:szCs w:val="20"/>
              </w:rPr>
            </w:pPr>
          </w:p>
        </w:tc>
        <w:tc>
          <w:tcPr>
            <w:tcW w:w="1170" w:type="dxa"/>
          </w:tcPr>
          <w:p w14:paraId="55D895F8" w14:textId="57ABF29B" w:rsidR="00E33BBC" w:rsidRPr="00486CB6" w:rsidRDefault="00E33BBC" w:rsidP="00E33BBC">
            <w:pPr>
              <w:spacing w:before="100" w:beforeAutospacing="1" w:after="100" w:afterAutospacing="1"/>
              <w:jc w:val="both"/>
              <w:rPr>
                <w:sz w:val="20"/>
                <w:szCs w:val="20"/>
              </w:rPr>
            </w:pPr>
            <w:r w:rsidRPr="00486CB6">
              <w:rPr>
                <w:sz w:val="20"/>
                <w:szCs w:val="20"/>
              </w:rPr>
              <w:t>14/20*</w:t>
            </w:r>
          </w:p>
        </w:tc>
        <w:tc>
          <w:tcPr>
            <w:tcW w:w="1298" w:type="dxa"/>
          </w:tcPr>
          <w:p w14:paraId="70FE30B2" w14:textId="2F368A7B" w:rsidR="00E33BBC" w:rsidRPr="00486CB6" w:rsidRDefault="00486CB6" w:rsidP="00E33BBC">
            <w:pPr>
              <w:spacing w:before="100" w:beforeAutospacing="1" w:after="100" w:afterAutospacing="1"/>
              <w:jc w:val="both"/>
              <w:rPr>
                <w:sz w:val="20"/>
                <w:szCs w:val="20"/>
              </w:rPr>
            </w:pPr>
            <w:r w:rsidRPr="00486CB6">
              <w:rPr>
                <w:sz w:val="20"/>
                <w:szCs w:val="20"/>
              </w:rPr>
              <w:t>1.33</w:t>
            </w:r>
          </w:p>
        </w:tc>
        <w:tc>
          <w:tcPr>
            <w:tcW w:w="1077" w:type="dxa"/>
          </w:tcPr>
          <w:p w14:paraId="629F0231" w14:textId="0AC0E50E"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0923F070" w14:textId="653D58D2" w:rsidR="00E33BBC" w:rsidRPr="00486CB6" w:rsidRDefault="00E33BBC" w:rsidP="00E33BBC">
            <w:pPr>
              <w:spacing w:before="100" w:beforeAutospacing="1" w:after="100" w:afterAutospacing="1"/>
              <w:jc w:val="both"/>
              <w:rPr>
                <w:sz w:val="20"/>
                <w:szCs w:val="20"/>
              </w:rPr>
            </w:pPr>
            <w:r w:rsidRPr="00486CB6">
              <w:rPr>
                <w:sz w:val="20"/>
                <w:szCs w:val="20"/>
              </w:rPr>
              <w:t>Arbitrary</w:t>
            </w:r>
            <w:r w:rsidR="00D129C9">
              <w:rPr>
                <w:sz w:val="20"/>
                <w:szCs w:val="20"/>
              </w:rPr>
              <w:t xml:space="preserve"> </w:t>
            </w:r>
          </w:p>
        </w:tc>
      </w:tr>
      <w:tr w:rsidR="00E33BBC" w:rsidRPr="00486CB6" w14:paraId="2502C44D" w14:textId="77777777" w:rsidTr="00E33BBC">
        <w:tc>
          <w:tcPr>
            <w:tcW w:w="1817" w:type="dxa"/>
          </w:tcPr>
          <w:p w14:paraId="0ED703D8" w14:textId="4D541F21" w:rsidR="00E33BBC" w:rsidRPr="00486CB6" w:rsidRDefault="00E33BBC" w:rsidP="00E33BBC">
            <w:pPr>
              <w:spacing w:before="100" w:beforeAutospacing="1" w:after="100" w:afterAutospacing="1"/>
              <w:jc w:val="both"/>
              <w:rPr>
                <w:sz w:val="20"/>
                <w:szCs w:val="20"/>
              </w:rPr>
            </w:pPr>
            <w:r w:rsidRPr="00486CB6">
              <w:rPr>
                <w:sz w:val="20"/>
                <w:szCs w:val="20"/>
              </w:rPr>
              <w:t>dl_456</w:t>
            </w:r>
          </w:p>
        </w:tc>
        <w:tc>
          <w:tcPr>
            <w:tcW w:w="1270" w:type="dxa"/>
          </w:tcPr>
          <w:p w14:paraId="69BB36BB" w14:textId="48652909"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tcPr>
          <w:p w14:paraId="4E2F85CA" w14:textId="77777777" w:rsidR="00E33BBC" w:rsidRPr="00486CB6" w:rsidRDefault="00E33BBC" w:rsidP="00E33BBC">
            <w:pPr>
              <w:spacing w:before="100" w:beforeAutospacing="1" w:after="100" w:afterAutospacing="1"/>
              <w:jc w:val="both"/>
              <w:rPr>
                <w:sz w:val="20"/>
                <w:szCs w:val="20"/>
              </w:rPr>
            </w:pPr>
          </w:p>
        </w:tc>
        <w:tc>
          <w:tcPr>
            <w:tcW w:w="1170" w:type="dxa"/>
          </w:tcPr>
          <w:p w14:paraId="102C78C4" w14:textId="05C1F95E"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1521BDA3" w14:textId="1CA5EB61" w:rsidR="00E33BBC" w:rsidRPr="00486CB6" w:rsidRDefault="00486CB6" w:rsidP="00E33BBC">
            <w:pPr>
              <w:spacing w:before="100" w:beforeAutospacing="1" w:after="100" w:afterAutospacing="1"/>
              <w:jc w:val="both"/>
              <w:rPr>
                <w:sz w:val="20"/>
                <w:szCs w:val="20"/>
              </w:rPr>
            </w:pPr>
            <w:r w:rsidRPr="00486CB6">
              <w:rPr>
                <w:sz w:val="20"/>
                <w:szCs w:val="20"/>
              </w:rPr>
              <w:t>0.0605</w:t>
            </w:r>
          </w:p>
        </w:tc>
        <w:tc>
          <w:tcPr>
            <w:tcW w:w="1077" w:type="dxa"/>
          </w:tcPr>
          <w:p w14:paraId="4A74E62A" w14:textId="252000DC"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01AEABD5" w14:textId="06196659" w:rsidR="00E33BBC" w:rsidRPr="00486CB6" w:rsidRDefault="00E33BBC" w:rsidP="00E33BBC">
            <w:pPr>
              <w:spacing w:before="100" w:beforeAutospacing="1" w:after="100" w:afterAutospacing="1"/>
              <w:jc w:val="both"/>
              <w:rPr>
                <w:sz w:val="20"/>
                <w:szCs w:val="20"/>
              </w:rPr>
            </w:pPr>
            <w:r w:rsidRPr="00486CB6">
              <w:rPr>
                <w:sz w:val="20"/>
                <w:szCs w:val="20"/>
              </w:rPr>
              <w:t>4.56,1.9</w:t>
            </w:r>
            <w:r w:rsidR="00486CB6">
              <w:rPr>
                <w:sz w:val="20"/>
                <w:szCs w:val="20"/>
              </w:rPr>
              <w:t xml:space="preserve"> (HERMES)</w:t>
            </w:r>
          </w:p>
        </w:tc>
      </w:tr>
      <w:tr w:rsidR="00E33BBC" w:rsidRPr="00486CB6" w14:paraId="659D4529" w14:textId="77777777" w:rsidTr="00E33BBC">
        <w:tc>
          <w:tcPr>
            <w:tcW w:w="1817" w:type="dxa"/>
          </w:tcPr>
          <w:p w14:paraId="74AC0707" w14:textId="3E10BD59" w:rsidR="00E33BBC" w:rsidRPr="00486CB6" w:rsidRDefault="00E33BBC" w:rsidP="00E33BBC">
            <w:pPr>
              <w:spacing w:before="100" w:beforeAutospacing="1" w:after="100" w:afterAutospacing="1"/>
              <w:jc w:val="both"/>
              <w:rPr>
                <w:sz w:val="20"/>
                <w:szCs w:val="20"/>
              </w:rPr>
            </w:pPr>
            <w:r w:rsidRPr="00486CB6">
              <w:rPr>
                <w:sz w:val="20"/>
                <w:szCs w:val="20"/>
              </w:rPr>
              <w:t>dl_458</w:t>
            </w:r>
          </w:p>
        </w:tc>
        <w:tc>
          <w:tcPr>
            <w:tcW w:w="1270" w:type="dxa"/>
          </w:tcPr>
          <w:p w14:paraId="5A563577" w14:textId="52EE6184"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tcPr>
          <w:p w14:paraId="3D28B836" w14:textId="7E694AE7" w:rsidR="00E33BBC" w:rsidRPr="00486CB6" w:rsidRDefault="00E33BBC" w:rsidP="00E33BBC">
            <w:pPr>
              <w:spacing w:before="100" w:beforeAutospacing="1" w:after="100" w:afterAutospacing="1"/>
              <w:jc w:val="both"/>
              <w:rPr>
                <w:sz w:val="20"/>
                <w:szCs w:val="20"/>
              </w:rPr>
            </w:pPr>
          </w:p>
        </w:tc>
        <w:tc>
          <w:tcPr>
            <w:tcW w:w="1170" w:type="dxa"/>
          </w:tcPr>
          <w:p w14:paraId="06967DD3" w14:textId="70CE5B2A"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5665B8E1" w14:textId="63C8F370" w:rsidR="00E33BBC" w:rsidRPr="00486CB6" w:rsidRDefault="00486CB6" w:rsidP="00E33BBC">
            <w:pPr>
              <w:spacing w:before="100" w:beforeAutospacing="1" w:after="100" w:afterAutospacing="1"/>
              <w:jc w:val="both"/>
              <w:rPr>
                <w:sz w:val="20"/>
                <w:szCs w:val="20"/>
              </w:rPr>
            </w:pPr>
            <w:r w:rsidRPr="00486CB6">
              <w:rPr>
                <w:sz w:val="20"/>
                <w:szCs w:val="20"/>
              </w:rPr>
              <w:t>0.0605</w:t>
            </w:r>
          </w:p>
        </w:tc>
        <w:tc>
          <w:tcPr>
            <w:tcW w:w="1077" w:type="dxa"/>
          </w:tcPr>
          <w:p w14:paraId="1772768B" w14:textId="57CDC94B"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1D3A6E11" w14:textId="26628769" w:rsidR="00E33BBC" w:rsidRPr="00486CB6" w:rsidRDefault="00E33BBC" w:rsidP="00E33BBC">
            <w:pPr>
              <w:spacing w:before="100" w:beforeAutospacing="1" w:after="100" w:afterAutospacing="1"/>
              <w:jc w:val="both"/>
              <w:rPr>
                <w:sz w:val="20"/>
                <w:szCs w:val="20"/>
              </w:rPr>
            </w:pPr>
            <w:r w:rsidRPr="00486CB6">
              <w:rPr>
                <w:sz w:val="20"/>
                <w:szCs w:val="20"/>
              </w:rPr>
              <w:t>4.58,1.9</w:t>
            </w:r>
            <w:r w:rsidR="00486CB6" w:rsidRPr="00486CB6">
              <w:rPr>
                <w:sz w:val="20"/>
                <w:szCs w:val="20"/>
              </w:rPr>
              <w:t xml:space="preserve"> (HERCULES</w:t>
            </w:r>
            <w:r w:rsidR="00486CB6">
              <w:rPr>
                <w:sz w:val="20"/>
                <w:szCs w:val="20"/>
              </w:rPr>
              <w:t>)</w:t>
            </w:r>
          </w:p>
        </w:tc>
      </w:tr>
      <w:tr w:rsidR="00E33BBC" w:rsidRPr="00486CB6" w14:paraId="4D4F5587" w14:textId="77777777" w:rsidTr="00E33BBC">
        <w:tc>
          <w:tcPr>
            <w:tcW w:w="1817" w:type="dxa"/>
          </w:tcPr>
          <w:p w14:paraId="5D731E91" w14:textId="72EA7BDF" w:rsidR="00E33BBC" w:rsidRPr="00486CB6" w:rsidRDefault="00E33BBC" w:rsidP="00E33BBC">
            <w:pPr>
              <w:spacing w:before="100" w:beforeAutospacing="1" w:after="100" w:afterAutospacing="1"/>
              <w:jc w:val="both"/>
              <w:rPr>
                <w:sz w:val="20"/>
                <w:szCs w:val="20"/>
              </w:rPr>
            </w:pPr>
            <w:r w:rsidRPr="00486CB6">
              <w:rPr>
                <w:sz w:val="20"/>
                <w:szCs w:val="20"/>
              </w:rPr>
              <w:t>dl_418</w:t>
            </w:r>
          </w:p>
        </w:tc>
        <w:tc>
          <w:tcPr>
            <w:tcW w:w="1270" w:type="dxa"/>
          </w:tcPr>
          <w:p w14:paraId="2047BC7D" w14:textId="5E34C120" w:rsidR="00E33BBC" w:rsidRPr="00486CB6" w:rsidRDefault="00E33BBC" w:rsidP="00E33BBC">
            <w:pPr>
              <w:spacing w:before="100" w:beforeAutospacing="1" w:after="100" w:afterAutospacing="1"/>
              <w:jc w:val="both"/>
              <w:rPr>
                <w:sz w:val="20"/>
                <w:szCs w:val="20"/>
              </w:rPr>
            </w:pPr>
            <w:r w:rsidRPr="00486CB6">
              <w:rPr>
                <w:sz w:val="20"/>
                <w:szCs w:val="20"/>
              </w:rPr>
              <w:t>Philips/GE</w:t>
            </w:r>
          </w:p>
        </w:tc>
        <w:tc>
          <w:tcPr>
            <w:tcW w:w="1678" w:type="dxa"/>
            <w:vMerge/>
          </w:tcPr>
          <w:p w14:paraId="686A9508" w14:textId="286B78EE" w:rsidR="00E33BBC" w:rsidRPr="00486CB6" w:rsidRDefault="00E33BBC" w:rsidP="00E33BBC">
            <w:pPr>
              <w:spacing w:before="100" w:beforeAutospacing="1" w:after="100" w:afterAutospacing="1"/>
              <w:jc w:val="both"/>
              <w:rPr>
                <w:sz w:val="20"/>
                <w:szCs w:val="20"/>
              </w:rPr>
            </w:pPr>
          </w:p>
        </w:tc>
        <w:tc>
          <w:tcPr>
            <w:tcW w:w="1170" w:type="dxa"/>
          </w:tcPr>
          <w:p w14:paraId="2468975D" w14:textId="19D12828"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5B8399D5" w14:textId="2F2FFF42" w:rsidR="00E33BBC" w:rsidRPr="00486CB6" w:rsidRDefault="00486CB6" w:rsidP="00E33BBC">
            <w:pPr>
              <w:spacing w:before="100" w:beforeAutospacing="1" w:after="100" w:afterAutospacing="1"/>
              <w:jc w:val="both"/>
              <w:rPr>
                <w:sz w:val="20"/>
                <w:szCs w:val="20"/>
              </w:rPr>
            </w:pPr>
            <w:r w:rsidRPr="00486CB6">
              <w:rPr>
                <w:sz w:val="20"/>
                <w:szCs w:val="20"/>
              </w:rPr>
              <w:t>0.0605</w:t>
            </w:r>
          </w:p>
        </w:tc>
        <w:tc>
          <w:tcPr>
            <w:tcW w:w="1077" w:type="dxa"/>
          </w:tcPr>
          <w:p w14:paraId="62B1726B" w14:textId="0CB02621"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4C7F5E3E" w14:textId="74617F2F" w:rsidR="00E33BBC" w:rsidRPr="00486CB6" w:rsidRDefault="00E33BBC" w:rsidP="00E33BBC">
            <w:pPr>
              <w:spacing w:before="100" w:beforeAutospacing="1" w:after="100" w:afterAutospacing="1"/>
              <w:jc w:val="both"/>
              <w:rPr>
                <w:sz w:val="20"/>
                <w:szCs w:val="20"/>
              </w:rPr>
            </w:pPr>
            <w:r w:rsidRPr="00486CB6">
              <w:rPr>
                <w:sz w:val="20"/>
                <w:szCs w:val="20"/>
              </w:rPr>
              <w:t>4.18,1.9</w:t>
            </w:r>
            <w:r w:rsidR="00486CB6">
              <w:rPr>
                <w:sz w:val="20"/>
                <w:szCs w:val="20"/>
              </w:rPr>
              <w:t xml:space="preserve"> (</w:t>
            </w:r>
            <w:r w:rsidR="00486CB6" w:rsidRPr="00486CB6">
              <w:rPr>
                <w:sz w:val="20"/>
                <w:szCs w:val="20"/>
              </w:rPr>
              <w:t>HERCULES</w:t>
            </w:r>
            <w:r w:rsidR="00486CB6">
              <w:rPr>
                <w:sz w:val="20"/>
                <w:szCs w:val="20"/>
              </w:rPr>
              <w:t>)</w:t>
            </w:r>
          </w:p>
        </w:tc>
      </w:tr>
      <w:tr w:rsidR="00E33BBC" w:rsidRPr="00486CB6" w14:paraId="6C31E7D5" w14:textId="77777777" w:rsidTr="00E33BBC">
        <w:tc>
          <w:tcPr>
            <w:tcW w:w="1817" w:type="dxa"/>
          </w:tcPr>
          <w:p w14:paraId="119071EF" w14:textId="5F90547A" w:rsidR="00E33BBC" w:rsidRPr="00486CB6" w:rsidRDefault="00E33BBC" w:rsidP="00E33BBC">
            <w:pPr>
              <w:spacing w:before="100" w:beforeAutospacing="1" w:after="100" w:afterAutospacing="1"/>
              <w:jc w:val="both"/>
              <w:rPr>
                <w:sz w:val="20"/>
                <w:szCs w:val="20"/>
              </w:rPr>
            </w:pPr>
            <w:r w:rsidRPr="00486CB6">
              <w:rPr>
                <w:sz w:val="20"/>
                <w:szCs w:val="20"/>
              </w:rPr>
              <w:t>dl_Siemens_456</w:t>
            </w:r>
          </w:p>
        </w:tc>
        <w:tc>
          <w:tcPr>
            <w:tcW w:w="1270" w:type="dxa"/>
          </w:tcPr>
          <w:p w14:paraId="6D6FA0E2" w14:textId="28E1D4AC" w:rsidR="00E33BBC" w:rsidRPr="00486CB6" w:rsidRDefault="00E33BBC" w:rsidP="00E33BBC">
            <w:pPr>
              <w:spacing w:before="100" w:beforeAutospacing="1" w:after="100" w:afterAutospacing="1"/>
              <w:jc w:val="both"/>
              <w:rPr>
                <w:sz w:val="20"/>
                <w:szCs w:val="20"/>
              </w:rPr>
            </w:pPr>
            <w:r w:rsidRPr="00486CB6">
              <w:rPr>
                <w:sz w:val="20"/>
                <w:szCs w:val="20"/>
              </w:rPr>
              <w:t>Siemens</w:t>
            </w:r>
            <w:r w:rsidR="00486CB6" w:rsidRPr="00486CB6">
              <w:rPr>
                <w:sz w:val="20"/>
                <w:szCs w:val="20"/>
              </w:rPr>
              <w:t>/Universal</w:t>
            </w:r>
          </w:p>
        </w:tc>
        <w:tc>
          <w:tcPr>
            <w:tcW w:w="1678" w:type="dxa"/>
            <w:vMerge/>
          </w:tcPr>
          <w:p w14:paraId="6E7BEDBE" w14:textId="77777777" w:rsidR="00E33BBC" w:rsidRPr="00486CB6" w:rsidRDefault="00E33BBC" w:rsidP="00E33BBC">
            <w:pPr>
              <w:spacing w:before="100" w:beforeAutospacing="1" w:after="100" w:afterAutospacing="1"/>
              <w:jc w:val="both"/>
              <w:rPr>
                <w:sz w:val="20"/>
                <w:szCs w:val="20"/>
              </w:rPr>
            </w:pPr>
          </w:p>
        </w:tc>
        <w:tc>
          <w:tcPr>
            <w:tcW w:w="1170" w:type="dxa"/>
          </w:tcPr>
          <w:p w14:paraId="235C84BE" w14:textId="42B5E5DA"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2F5D2419" w14:textId="77777777" w:rsidR="00E33BBC" w:rsidRPr="00486CB6" w:rsidRDefault="00E33BBC" w:rsidP="00E33BBC">
            <w:pPr>
              <w:spacing w:before="100" w:beforeAutospacing="1" w:after="100" w:afterAutospacing="1"/>
              <w:jc w:val="both"/>
              <w:rPr>
                <w:sz w:val="20"/>
                <w:szCs w:val="20"/>
              </w:rPr>
            </w:pPr>
          </w:p>
        </w:tc>
        <w:tc>
          <w:tcPr>
            <w:tcW w:w="1077" w:type="dxa"/>
          </w:tcPr>
          <w:p w14:paraId="233E99F7" w14:textId="5CB37855"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33A56C20" w14:textId="34F75D58" w:rsidR="00E33BBC" w:rsidRPr="00486CB6" w:rsidRDefault="00E33BBC" w:rsidP="00E33BBC">
            <w:pPr>
              <w:spacing w:before="100" w:beforeAutospacing="1" w:after="100" w:afterAutospacing="1"/>
              <w:jc w:val="both"/>
              <w:rPr>
                <w:sz w:val="20"/>
                <w:szCs w:val="20"/>
              </w:rPr>
            </w:pPr>
            <w:r w:rsidRPr="00486CB6">
              <w:rPr>
                <w:sz w:val="20"/>
                <w:szCs w:val="20"/>
              </w:rPr>
              <w:t>4.56,1.9</w:t>
            </w:r>
            <w:r w:rsidR="00486CB6">
              <w:rPr>
                <w:sz w:val="20"/>
                <w:szCs w:val="20"/>
              </w:rPr>
              <w:t xml:space="preserve"> (HERMES)</w:t>
            </w:r>
          </w:p>
        </w:tc>
      </w:tr>
      <w:tr w:rsidR="00E33BBC" w:rsidRPr="00486CB6" w14:paraId="703E556F" w14:textId="77777777" w:rsidTr="00E33BBC">
        <w:tc>
          <w:tcPr>
            <w:tcW w:w="1817" w:type="dxa"/>
          </w:tcPr>
          <w:p w14:paraId="5197B8E9" w14:textId="7CFE4A52" w:rsidR="00E33BBC" w:rsidRPr="00486CB6" w:rsidRDefault="00E33BBC" w:rsidP="00E33BBC">
            <w:pPr>
              <w:spacing w:before="100" w:beforeAutospacing="1" w:after="100" w:afterAutospacing="1"/>
              <w:jc w:val="both"/>
              <w:rPr>
                <w:sz w:val="20"/>
                <w:szCs w:val="20"/>
              </w:rPr>
            </w:pPr>
            <w:r w:rsidRPr="00486CB6">
              <w:rPr>
                <w:sz w:val="20"/>
                <w:szCs w:val="20"/>
              </w:rPr>
              <w:t>dl_Siemens_458</w:t>
            </w:r>
          </w:p>
        </w:tc>
        <w:tc>
          <w:tcPr>
            <w:tcW w:w="1270" w:type="dxa"/>
          </w:tcPr>
          <w:p w14:paraId="449D9717" w14:textId="7AA8A179" w:rsidR="00E33BBC" w:rsidRPr="00486CB6" w:rsidRDefault="00E33BBC" w:rsidP="00E33BBC">
            <w:pPr>
              <w:spacing w:before="100" w:beforeAutospacing="1" w:after="100" w:afterAutospacing="1"/>
              <w:jc w:val="both"/>
              <w:rPr>
                <w:sz w:val="20"/>
                <w:szCs w:val="20"/>
              </w:rPr>
            </w:pPr>
            <w:r w:rsidRPr="00486CB6">
              <w:rPr>
                <w:sz w:val="20"/>
                <w:szCs w:val="20"/>
              </w:rPr>
              <w:t>Siemens</w:t>
            </w:r>
            <w:r w:rsidR="00486CB6" w:rsidRPr="00486CB6">
              <w:rPr>
                <w:sz w:val="20"/>
                <w:szCs w:val="20"/>
              </w:rPr>
              <w:t>/Universal</w:t>
            </w:r>
          </w:p>
        </w:tc>
        <w:tc>
          <w:tcPr>
            <w:tcW w:w="1678" w:type="dxa"/>
            <w:vMerge/>
          </w:tcPr>
          <w:p w14:paraId="6CBA1C07" w14:textId="478F3295" w:rsidR="00E33BBC" w:rsidRPr="00486CB6" w:rsidRDefault="00E33BBC" w:rsidP="00E33BBC">
            <w:pPr>
              <w:spacing w:before="100" w:beforeAutospacing="1" w:after="100" w:afterAutospacing="1"/>
              <w:jc w:val="both"/>
              <w:rPr>
                <w:sz w:val="20"/>
                <w:szCs w:val="20"/>
              </w:rPr>
            </w:pPr>
          </w:p>
        </w:tc>
        <w:tc>
          <w:tcPr>
            <w:tcW w:w="1170" w:type="dxa"/>
          </w:tcPr>
          <w:p w14:paraId="3AD22E1B" w14:textId="402F005A"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2C3F9B80" w14:textId="77777777" w:rsidR="00E33BBC" w:rsidRPr="00486CB6" w:rsidRDefault="00E33BBC" w:rsidP="00E33BBC">
            <w:pPr>
              <w:spacing w:before="100" w:beforeAutospacing="1" w:after="100" w:afterAutospacing="1"/>
              <w:jc w:val="both"/>
              <w:rPr>
                <w:sz w:val="20"/>
                <w:szCs w:val="20"/>
              </w:rPr>
            </w:pPr>
          </w:p>
        </w:tc>
        <w:tc>
          <w:tcPr>
            <w:tcW w:w="1077" w:type="dxa"/>
          </w:tcPr>
          <w:p w14:paraId="1F3D413D" w14:textId="6C1C457E"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0BFC7C6F" w14:textId="5AADB577" w:rsidR="00E33BBC" w:rsidRPr="00486CB6" w:rsidRDefault="00E33BBC" w:rsidP="00E33BBC">
            <w:pPr>
              <w:spacing w:before="100" w:beforeAutospacing="1" w:after="100" w:afterAutospacing="1"/>
              <w:jc w:val="both"/>
              <w:rPr>
                <w:sz w:val="20"/>
                <w:szCs w:val="20"/>
              </w:rPr>
            </w:pPr>
            <w:r w:rsidRPr="00486CB6">
              <w:rPr>
                <w:sz w:val="20"/>
                <w:szCs w:val="20"/>
              </w:rPr>
              <w:t>4.58,1.9</w:t>
            </w:r>
            <w:r w:rsidR="00486CB6">
              <w:rPr>
                <w:sz w:val="20"/>
                <w:szCs w:val="20"/>
              </w:rPr>
              <w:t xml:space="preserve"> (</w:t>
            </w:r>
            <w:r w:rsidR="00486CB6" w:rsidRPr="00486CB6">
              <w:rPr>
                <w:sz w:val="20"/>
                <w:szCs w:val="20"/>
              </w:rPr>
              <w:t>HERCULES</w:t>
            </w:r>
            <w:r w:rsidR="00486CB6">
              <w:rPr>
                <w:sz w:val="20"/>
                <w:szCs w:val="20"/>
              </w:rPr>
              <w:t>)</w:t>
            </w:r>
          </w:p>
        </w:tc>
      </w:tr>
      <w:tr w:rsidR="00E33BBC" w:rsidRPr="00486CB6" w14:paraId="777D7679" w14:textId="77777777" w:rsidTr="00E33BBC">
        <w:tc>
          <w:tcPr>
            <w:tcW w:w="1817" w:type="dxa"/>
          </w:tcPr>
          <w:p w14:paraId="57749D88" w14:textId="46BF81BE" w:rsidR="00E33BBC" w:rsidRPr="00486CB6" w:rsidRDefault="00E33BBC" w:rsidP="00E33BBC">
            <w:pPr>
              <w:spacing w:before="100" w:beforeAutospacing="1" w:after="100" w:afterAutospacing="1"/>
              <w:jc w:val="both"/>
              <w:rPr>
                <w:sz w:val="20"/>
                <w:szCs w:val="20"/>
              </w:rPr>
            </w:pPr>
            <w:r w:rsidRPr="00486CB6">
              <w:rPr>
                <w:sz w:val="20"/>
                <w:szCs w:val="20"/>
              </w:rPr>
              <w:t>dl_Siemens_418</w:t>
            </w:r>
          </w:p>
        </w:tc>
        <w:tc>
          <w:tcPr>
            <w:tcW w:w="1270" w:type="dxa"/>
          </w:tcPr>
          <w:p w14:paraId="2FCC4DFD" w14:textId="32479ABD" w:rsidR="00E33BBC" w:rsidRPr="00486CB6" w:rsidRDefault="00E33BBC" w:rsidP="00E33BBC">
            <w:pPr>
              <w:spacing w:before="100" w:beforeAutospacing="1" w:after="100" w:afterAutospacing="1"/>
              <w:jc w:val="both"/>
              <w:rPr>
                <w:sz w:val="20"/>
                <w:szCs w:val="20"/>
              </w:rPr>
            </w:pPr>
            <w:r w:rsidRPr="00486CB6">
              <w:rPr>
                <w:sz w:val="20"/>
                <w:szCs w:val="20"/>
              </w:rPr>
              <w:t>Siemens</w:t>
            </w:r>
            <w:r w:rsidR="00486CB6" w:rsidRPr="00486CB6">
              <w:rPr>
                <w:sz w:val="20"/>
                <w:szCs w:val="20"/>
              </w:rPr>
              <w:t>/Universal</w:t>
            </w:r>
          </w:p>
        </w:tc>
        <w:tc>
          <w:tcPr>
            <w:tcW w:w="1678" w:type="dxa"/>
            <w:vMerge/>
          </w:tcPr>
          <w:p w14:paraId="4BD8A5BF" w14:textId="5B944AA1" w:rsidR="00E33BBC" w:rsidRPr="00486CB6" w:rsidRDefault="00E33BBC" w:rsidP="00E33BBC">
            <w:pPr>
              <w:spacing w:before="100" w:beforeAutospacing="1" w:after="100" w:afterAutospacing="1"/>
              <w:jc w:val="both"/>
              <w:rPr>
                <w:sz w:val="20"/>
                <w:szCs w:val="20"/>
              </w:rPr>
            </w:pPr>
          </w:p>
        </w:tc>
        <w:tc>
          <w:tcPr>
            <w:tcW w:w="1170" w:type="dxa"/>
          </w:tcPr>
          <w:p w14:paraId="515B6B20" w14:textId="71191D13" w:rsidR="00E33BBC" w:rsidRPr="00486CB6" w:rsidRDefault="00E33BBC" w:rsidP="00E33BBC">
            <w:pPr>
              <w:spacing w:before="100" w:beforeAutospacing="1" w:after="100" w:afterAutospacing="1"/>
              <w:jc w:val="both"/>
              <w:rPr>
                <w:sz w:val="20"/>
                <w:szCs w:val="20"/>
              </w:rPr>
            </w:pPr>
            <w:r w:rsidRPr="00486CB6">
              <w:rPr>
                <w:sz w:val="20"/>
                <w:szCs w:val="20"/>
              </w:rPr>
              <w:t>20</w:t>
            </w:r>
          </w:p>
        </w:tc>
        <w:tc>
          <w:tcPr>
            <w:tcW w:w="1298" w:type="dxa"/>
          </w:tcPr>
          <w:p w14:paraId="3B298331" w14:textId="77777777" w:rsidR="00E33BBC" w:rsidRPr="00486CB6" w:rsidRDefault="00E33BBC" w:rsidP="00E33BBC">
            <w:pPr>
              <w:spacing w:before="100" w:beforeAutospacing="1" w:after="100" w:afterAutospacing="1"/>
              <w:jc w:val="both"/>
              <w:rPr>
                <w:sz w:val="20"/>
                <w:szCs w:val="20"/>
              </w:rPr>
            </w:pPr>
          </w:p>
        </w:tc>
        <w:tc>
          <w:tcPr>
            <w:tcW w:w="1077" w:type="dxa"/>
          </w:tcPr>
          <w:p w14:paraId="429ABD1A" w14:textId="13A2F334" w:rsidR="00E33BBC" w:rsidRPr="00486CB6" w:rsidRDefault="00350D5C" w:rsidP="00350D5C">
            <w:pPr>
              <w:spacing w:before="100" w:beforeAutospacing="1" w:after="100" w:afterAutospacing="1"/>
              <w:jc w:val="center"/>
              <w:rPr>
                <w:sz w:val="20"/>
                <w:szCs w:val="20"/>
              </w:rPr>
            </w:pPr>
            <w:r w:rsidRPr="00486CB6">
              <w:rPr>
                <w:sz w:val="20"/>
                <w:szCs w:val="20"/>
              </w:rPr>
              <w:t>-</w:t>
            </w:r>
          </w:p>
        </w:tc>
        <w:tc>
          <w:tcPr>
            <w:tcW w:w="1040" w:type="dxa"/>
          </w:tcPr>
          <w:p w14:paraId="4555612B" w14:textId="0EFB6075" w:rsidR="00E33BBC" w:rsidRPr="00486CB6" w:rsidRDefault="00E33BBC" w:rsidP="00E33BBC">
            <w:pPr>
              <w:spacing w:before="100" w:beforeAutospacing="1" w:after="100" w:afterAutospacing="1"/>
              <w:jc w:val="both"/>
              <w:rPr>
                <w:sz w:val="20"/>
                <w:szCs w:val="20"/>
              </w:rPr>
            </w:pPr>
            <w:r w:rsidRPr="00486CB6">
              <w:rPr>
                <w:sz w:val="20"/>
                <w:szCs w:val="20"/>
              </w:rPr>
              <w:t>4.18,1.9</w:t>
            </w:r>
            <w:r w:rsidR="00486CB6">
              <w:rPr>
                <w:sz w:val="20"/>
                <w:szCs w:val="20"/>
              </w:rPr>
              <w:t xml:space="preserve"> (</w:t>
            </w:r>
            <w:r w:rsidR="00486CB6" w:rsidRPr="00486CB6">
              <w:rPr>
                <w:sz w:val="20"/>
                <w:szCs w:val="20"/>
              </w:rPr>
              <w:t>HERCULES</w:t>
            </w:r>
            <w:r w:rsidR="00486CB6">
              <w:rPr>
                <w:sz w:val="20"/>
                <w:szCs w:val="20"/>
              </w:rPr>
              <w:t>)</w:t>
            </w:r>
          </w:p>
        </w:tc>
      </w:tr>
    </w:tbl>
    <w:p w14:paraId="48907465" w14:textId="5F6632ED" w:rsidR="00876D19" w:rsidRPr="0024107F" w:rsidRDefault="00E33BBC" w:rsidP="002039C0">
      <w:pPr>
        <w:jc w:val="both"/>
      </w:pPr>
      <w:r>
        <w:t>*</w:t>
      </w:r>
      <w:r w:rsidR="00486CB6">
        <w:t>TE d</w:t>
      </w:r>
      <w:r>
        <w:t>epend</w:t>
      </w:r>
      <w:r w:rsidR="00486CB6">
        <w:t>ent as for</w:t>
      </w:r>
      <w:r>
        <w:t xml:space="preserve"> MEGA (If TE &lt;80 </w:t>
      </w:r>
      <w:proofErr w:type="spellStart"/>
      <w:r>
        <w:t>ms</w:t>
      </w:r>
      <w:proofErr w:type="spellEnd"/>
      <w:r>
        <w:t xml:space="preserve">, Duration =14 </w:t>
      </w:r>
      <w:proofErr w:type="spellStart"/>
      <w:r>
        <w:t>ms</w:t>
      </w:r>
      <w:proofErr w:type="spellEnd"/>
      <w:r>
        <w:t xml:space="preserve">; if TE=80 </w:t>
      </w:r>
      <w:proofErr w:type="spellStart"/>
      <w:r>
        <w:t>ms</w:t>
      </w:r>
      <w:proofErr w:type="spellEnd"/>
      <w:r>
        <w:t xml:space="preserve">, Duration=20 </w:t>
      </w:r>
      <w:proofErr w:type="spellStart"/>
      <w:r>
        <w:t>ms</w:t>
      </w:r>
      <w:proofErr w:type="spellEnd"/>
      <w:r>
        <w:t xml:space="preserve">). Fixed at 20 </w:t>
      </w:r>
      <w:proofErr w:type="spellStart"/>
      <w:r>
        <w:t>ms</w:t>
      </w:r>
      <w:proofErr w:type="spellEnd"/>
      <w:r>
        <w:t xml:space="preserve"> for HERMES and HERCULES</w:t>
      </w:r>
      <w:r w:rsidR="00876D19" w:rsidRPr="0024107F">
        <w:br w:type="page"/>
      </w:r>
    </w:p>
    <w:p w14:paraId="68CE19DC" w14:textId="77777777" w:rsidR="00876D19" w:rsidRPr="0024107F" w:rsidRDefault="00876D19" w:rsidP="00876D19">
      <w:pPr>
        <w:spacing w:before="100" w:beforeAutospacing="1" w:after="100" w:afterAutospacing="1"/>
        <w:rPr>
          <w:b/>
          <w:bCs/>
        </w:rPr>
      </w:pPr>
      <w:r w:rsidRPr="0024107F">
        <w:rPr>
          <w:b/>
          <w:bCs/>
        </w:rPr>
        <w:lastRenderedPageBreak/>
        <w:t>Figures</w:t>
      </w:r>
    </w:p>
    <w:p w14:paraId="655FE0AF" w14:textId="7F8E0F0E" w:rsidR="009F40C4" w:rsidRDefault="009F40C4" w:rsidP="009F40C4">
      <w:r>
        <w:t xml:space="preserve">Figure 1: </w:t>
      </w:r>
      <w:r w:rsidRPr="008D27DB">
        <w:t>GUI</w:t>
      </w:r>
      <w:r>
        <w:t xml:space="preserve"> </w:t>
      </w:r>
      <w:r w:rsidRPr="008D27DB">
        <w:t xml:space="preserve">of </w:t>
      </w:r>
      <w:proofErr w:type="spellStart"/>
      <w:r>
        <w:t>MRSCloud</w:t>
      </w:r>
      <w:proofErr w:type="spellEnd"/>
    </w:p>
    <w:p w14:paraId="4455CBA1" w14:textId="69465707" w:rsidR="009F40C4" w:rsidRDefault="007D4127" w:rsidP="009F40C4">
      <w:r>
        <w:rPr>
          <w:noProof/>
        </w:rPr>
        <w:drawing>
          <wp:inline distT="0" distB="0" distL="0" distR="0" wp14:anchorId="4A8586ED" wp14:editId="53322673">
            <wp:extent cx="5942665" cy="3227832"/>
            <wp:effectExtent l="0" t="0" r="1270" b="0"/>
            <wp:docPr id="3" name="Picture 3"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Background patter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2665" cy="3227832"/>
                    </a:xfrm>
                    <a:prstGeom prst="rect">
                      <a:avLst/>
                    </a:prstGeom>
                  </pic:spPr>
                </pic:pic>
              </a:graphicData>
            </a:graphic>
          </wp:inline>
        </w:drawing>
      </w:r>
    </w:p>
    <w:p w14:paraId="1D7E8301" w14:textId="77777777" w:rsidR="007D4127" w:rsidRDefault="007D4127">
      <w:r>
        <w:br w:type="page"/>
      </w:r>
    </w:p>
    <w:p w14:paraId="0BE8F4DC" w14:textId="45F9DC20" w:rsidR="00A66C35" w:rsidRDefault="008D27DB" w:rsidP="008D27DB">
      <w:r w:rsidRPr="008D27DB">
        <w:lastRenderedPageBreak/>
        <w:t xml:space="preserve">Figure </w:t>
      </w:r>
      <w:r w:rsidR="009F40C4">
        <w:t>2</w:t>
      </w:r>
      <w:r w:rsidRPr="008D27DB">
        <w:t>: Flowchart</w:t>
      </w:r>
      <w:r>
        <w:t xml:space="preserve"> </w:t>
      </w:r>
      <w:r w:rsidR="00A21D37">
        <w:t xml:space="preserve">for a) </w:t>
      </w:r>
      <w:proofErr w:type="spellStart"/>
      <w:r w:rsidR="00A21D37">
        <w:t>MRSCloud</w:t>
      </w:r>
      <w:proofErr w:type="spellEnd"/>
      <w:r w:rsidR="00A21D37">
        <w:t xml:space="preserve"> pipeline </w:t>
      </w:r>
      <w:r>
        <w:t>and</w:t>
      </w:r>
      <w:r w:rsidRPr="008D27DB">
        <w:t xml:space="preserve"> b) </w:t>
      </w:r>
      <w:r w:rsidR="006875D3">
        <w:t xml:space="preserve">simulation module </w:t>
      </w:r>
      <w:r w:rsidR="00A21D37">
        <w:t xml:space="preserve">along the sequence diagram </w:t>
      </w:r>
    </w:p>
    <w:p w14:paraId="2DFCF1D8" w14:textId="30E8A7BD" w:rsidR="006875D3" w:rsidRDefault="00A66C35" w:rsidP="008D27DB">
      <w:r>
        <w:rPr>
          <w:noProof/>
        </w:rPr>
        <w:drawing>
          <wp:inline distT="0" distB="0" distL="0" distR="0" wp14:anchorId="6877C883" wp14:editId="6713AE50">
            <wp:extent cx="5845530" cy="42062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845530" cy="4206240"/>
                    </a:xfrm>
                    <a:prstGeom prst="rect">
                      <a:avLst/>
                    </a:prstGeom>
                  </pic:spPr>
                </pic:pic>
              </a:graphicData>
            </a:graphic>
          </wp:inline>
        </w:drawing>
      </w:r>
    </w:p>
    <w:p w14:paraId="372C202D" w14:textId="77777777" w:rsidR="006875D3" w:rsidRDefault="006875D3" w:rsidP="008D27DB"/>
    <w:p w14:paraId="25A538FD" w14:textId="77777777" w:rsidR="00A66C35" w:rsidRDefault="00A66C35">
      <w:r>
        <w:br w:type="page"/>
      </w:r>
    </w:p>
    <w:p w14:paraId="44C39849" w14:textId="1248FE8F" w:rsidR="00A21D37" w:rsidRDefault="008D27DB" w:rsidP="008D27DB">
      <w:r w:rsidRPr="008D27DB">
        <w:lastRenderedPageBreak/>
        <w:t xml:space="preserve">Figure </w:t>
      </w:r>
      <w:r w:rsidR="0053016C">
        <w:t>3</w:t>
      </w:r>
      <w:r w:rsidRPr="008D27DB">
        <w:t xml:space="preserve">: Comparison between </w:t>
      </w:r>
      <w:r w:rsidR="0053016C">
        <w:t xml:space="preserve">local </w:t>
      </w:r>
      <w:r w:rsidRPr="008D27DB">
        <w:t>FID-A</w:t>
      </w:r>
      <w:r w:rsidR="00A21D37">
        <w:t xml:space="preserve"> </w:t>
      </w:r>
      <w:r w:rsidR="0053016C">
        <w:t>and</w:t>
      </w:r>
      <w:r w:rsidRPr="008D27DB">
        <w:t xml:space="preserve"> </w:t>
      </w:r>
      <w:proofErr w:type="spellStart"/>
      <w:r w:rsidR="0053016C">
        <w:t>MRSCloud</w:t>
      </w:r>
      <w:proofErr w:type="spellEnd"/>
      <w:r w:rsidR="0053016C" w:rsidRPr="008D27DB">
        <w:t xml:space="preserve"> </w:t>
      </w:r>
      <w:r w:rsidRPr="008D27DB">
        <w:t>for simulated GABA spectra using MEGA-PRESS</w:t>
      </w:r>
      <w:r w:rsidR="00A21D37">
        <w:t xml:space="preserve"> for 41</w:t>
      </w:r>
      <w:r w:rsidR="00350E37">
        <w:t>x41</w:t>
      </w:r>
      <w:r w:rsidR="00A21D37">
        <w:t xml:space="preserve"> spatial points</w:t>
      </w:r>
    </w:p>
    <w:p w14:paraId="319FE033" w14:textId="021437F7" w:rsidR="00A21D37" w:rsidRDefault="006875D3" w:rsidP="006875D3">
      <w:pPr>
        <w:jc w:val="center"/>
      </w:pPr>
      <w:r>
        <w:rPr>
          <w:noProof/>
        </w:rPr>
        <w:drawing>
          <wp:inline distT="0" distB="0" distL="0" distR="0" wp14:anchorId="5CB3A791" wp14:editId="1CF8F405">
            <wp:extent cx="3136900" cy="2476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136900" cy="2476500"/>
                    </a:xfrm>
                    <a:prstGeom prst="rect">
                      <a:avLst/>
                    </a:prstGeom>
                  </pic:spPr>
                </pic:pic>
              </a:graphicData>
            </a:graphic>
          </wp:inline>
        </w:drawing>
      </w:r>
    </w:p>
    <w:p w14:paraId="47C7721E" w14:textId="0F55A4E1" w:rsidR="00A21D37" w:rsidRDefault="008D27DB" w:rsidP="008D27DB">
      <w:r w:rsidRPr="008D27DB">
        <w:br/>
        <w:t xml:space="preserve">Figure </w:t>
      </w:r>
      <w:r w:rsidR="0053016C">
        <w:t>4</w:t>
      </w:r>
      <w:r w:rsidRPr="008D27DB">
        <w:t xml:space="preserve">: </w:t>
      </w:r>
      <w:r w:rsidR="00C10E78">
        <w:t xml:space="preserve">a) </w:t>
      </w:r>
      <w:r w:rsidRPr="008D27DB">
        <w:t xml:space="preserve">Simulated GABA spectra using MEGA, HERMES and HERCULES with PRESS </w:t>
      </w:r>
      <w:r w:rsidR="00C934F3">
        <w:t>in</w:t>
      </w:r>
      <w:r w:rsidR="00E73E12" w:rsidRPr="008D27DB">
        <w:t xml:space="preserve"> </w:t>
      </w:r>
      <w:r w:rsidR="0053016C">
        <w:t>2</w:t>
      </w:r>
      <w:r w:rsidR="00E73E12" w:rsidRPr="008D27DB">
        <w:t>1</w:t>
      </w:r>
      <w:r w:rsidR="00350E37">
        <w:t xml:space="preserve">x21, </w:t>
      </w:r>
      <w:r w:rsidR="00E73E12" w:rsidRPr="008D27DB">
        <w:t>41</w:t>
      </w:r>
      <w:r w:rsidR="00350E37">
        <w:t xml:space="preserve">x41 and </w:t>
      </w:r>
      <w:r w:rsidR="00E73E12" w:rsidRPr="008D27DB">
        <w:t>101</w:t>
      </w:r>
      <w:r w:rsidR="00350E37">
        <w:t>x101</w:t>
      </w:r>
      <w:r w:rsidR="00E73E12" w:rsidRPr="008D27DB">
        <w:t xml:space="preserve"> spatial points</w:t>
      </w:r>
      <w:r w:rsidR="00C10E78">
        <w:t xml:space="preserve"> and b) s</w:t>
      </w:r>
      <w:r w:rsidR="009213F5">
        <w:t>light differences can be observed at the edited GABA signal at 3 ppm.</w:t>
      </w:r>
    </w:p>
    <w:p w14:paraId="328B0BEB" w14:textId="1418A3C5" w:rsidR="006875D3" w:rsidRDefault="00BA22F3" w:rsidP="006875D3">
      <w:pPr>
        <w:jc w:val="center"/>
      </w:pPr>
      <w:r>
        <w:rPr>
          <w:noProof/>
        </w:rPr>
        <w:drawing>
          <wp:inline distT="0" distB="0" distL="0" distR="0" wp14:anchorId="104F6B8D" wp14:editId="6870BA89">
            <wp:extent cx="5943600" cy="24472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943600" cy="2447290"/>
                    </a:xfrm>
                    <a:prstGeom prst="rect">
                      <a:avLst/>
                    </a:prstGeom>
                  </pic:spPr>
                </pic:pic>
              </a:graphicData>
            </a:graphic>
          </wp:inline>
        </w:drawing>
      </w:r>
      <w:r w:rsidR="008D27DB" w:rsidRPr="008D27DB">
        <w:br/>
      </w:r>
    </w:p>
    <w:p w14:paraId="274CC969" w14:textId="77777777" w:rsidR="007D4127" w:rsidRDefault="007D4127">
      <w:r>
        <w:br w:type="page"/>
      </w:r>
    </w:p>
    <w:p w14:paraId="557814CB" w14:textId="19748CDD" w:rsidR="008D27DB" w:rsidRPr="008D27DB" w:rsidRDefault="008D27DB" w:rsidP="006875D3">
      <w:r w:rsidRPr="008D27DB">
        <w:lastRenderedPageBreak/>
        <w:t xml:space="preserve">Figure </w:t>
      </w:r>
      <w:r w:rsidR="0053016C">
        <w:t>5</w:t>
      </w:r>
      <w:r w:rsidRPr="008D27DB">
        <w:t>: Basis set components</w:t>
      </w:r>
      <w:r w:rsidR="00482682">
        <w:t xml:space="preserve"> </w:t>
      </w:r>
      <w:r w:rsidR="003C6594">
        <w:t>for</w:t>
      </w:r>
      <w:r w:rsidR="00482682">
        <w:t xml:space="preserve"> MEGA-PRESS GABA-editing at TE 68 </w:t>
      </w:r>
      <w:proofErr w:type="spellStart"/>
      <w:r w:rsidR="00482682">
        <w:t>ms</w:t>
      </w:r>
      <w:proofErr w:type="spellEnd"/>
      <w:r w:rsidR="00482682">
        <w:t xml:space="preserve"> simulated using </w:t>
      </w:r>
      <w:proofErr w:type="spellStart"/>
      <w:r w:rsidR="00482682">
        <w:t>MRSCloud</w:t>
      </w:r>
      <w:proofErr w:type="spellEnd"/>
    </w:p>
    <w:p w14:paraId="18B4B65B" w14:textId="77777777" w:rsidR="00876D19" w:rsidRPr="005968E5" w:rsidRDefault="00876D19" w:rsidP="008D27DB">
      <w:r w:rsidRPr="005968E5">
        <w:t xml:space="preserve"> </w:t>
      </w:r>
    </w:p>
    <w:p w14:paraId="67C48F82" w14:textId="7D48EA6B" w:rsidR="00876D19" w:rsidRPr="005968E5" w:rsidRDefault="00531655" w:rsidP="00876D19">
      <w:r>
        <w:rPr>
          <w:noProof/>
        </w:rPr>
        <w:drawing>
          <wp:inline distT="0" distB="0" distL="0" distR="0" wp14:anchorId="71561449" wp14:editId="3C658790">
            <wp:extent cx="5943600" cy="29070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943600" cy="2907030"/>
                    </a:xfrm>
                    <a:prstGeom prst="rect">
                      <a:avLst/>
                    </a:prstGeom>
                  </pic:spPr>
                </pic:pic>
              </a:graphicData>
            </a:graphic>
          </wp:inline>
        </w:drawing>
      </w:r>
      <w:r w:rsidR="00876D19" w:rsidRPr="005968E5">
        <w:br w:type="page"/>
      </w:r>
    </w:p>
    <w:p w14:paraId="724C11B8" w14:textId="4897261E" w:rsidR="00F241A1" w:rsidRPr="00CF7282" w:rsidRDefault="00876D19" w:rsidP="00876D19">
      <w:pPr>
        <w:spacing w:before="100" w:beforeAutospacing="1" w:after="100" w:afterAutospacing="1"/>
        <w:rPr>
          <w:lang w:val="fr-FR"/>
        </w:rPr>
      </w:pPr>
      <w:proofErr w:type="spellStart"/>
      <w:r w:rsidRPr="00CF7282">
        <w:rPr>
          <w:b/>
          <w:bCs/>
          <w:lang w:val="fr-FR"/>
        </w:rPr>
        <w:lastRenderedPageBreak/>
        <w:t>References</w:t>
      </w:r>
      <w:proofErr w:type="spellEnd"/>
    </w:p>
    <w:p w14:paraId="684DFA3E" w14:textId="77777777" w:rsidR="00D2004F" w:rsidRPr="00D2004F" w:rsidRDefault="00F241A1" w:rsidP="00D2004F">
      <w:pPr>
        <w:pStyle w:val="EndNoteBibliography"/>
        <w:ind w:left="720" w:hanging="720"/>
        <w:rPr>
          <w:noProof/>
        </w:rPr>
      </w:pPr>
      <w:r>
        <w:fldChar w:fldCharType="begin"/>
      </w:r>
      <w:r w:rsidRPr="00CF7282">
        <w:rPr>
          <w:lang w:val="fr-FR"/>
        </w:rPr>
        <w:instrText xml:space="preserve"> ADDIN EN.REFLIST </w:instrText>
      </w:r>
      <w:r>
        <w:fldChar w:fldCharType="separate"/>
      </w:r>
      <w:r w:rsidR="00D2004F" w:rsidRPr="00D2004F">
        <w:rPr>
          <w:noProof/>
        </w:rPr>
        <w:t>1.</w:t>
      </w:r>
      <w:r w:rsidR="00D2004F" w:rsidRPr="00D2004F">
        <w:rPr>
          <w:noProof/>
        </w:rPr>
        <w:tab/>
        <w:t>Murray ME, Przybelski SA, Lesnick TG, et al. Early Alzheimer's disease neuropathology detected by proton MR spectroscopy. J Neurosci 2014;34(49):16247-16255.</w:t>
      </w:r>
    </w:p>
    <w:p w14:paraId="51A940B2" w14:textId="77777777" w:rsidR="00D2004F" w:rsidRPr="00D2004F" w:rsidRDefault="00D2004F" w:rsidP="00D2004F">
      <w:pPr>
        <w:pStyle w:val="EndNoteBibliography"/>
        <w:ind w:left="720" w:hanging="720"/>
        <w:rPr>
          <w:noProof/>
        </w:rPr>
      </w:pPr>
      <w:r w:rsidRPr="00D2004F">
        <w:rPr>
          <w:noProof/>
        </w:rPr>
        <w:t>2.</w:t>
      </w:r>
      <w:r w:rsidRPr="00D2004F">
        <w:rPr>
          <w:noProof/>
        </w:rPr>
        <w:tab/>
        <w:t>Martin WR. MR spectroscopy in neurodegenerative disease. Mol Imaging Biol 2007;9(4):196-203.</w:t>
      </w:r>
    </w:p>
    <w:p w14:paraId="26E2474A" w14:textId="77777777" w:rsidR="00D2004F" w:rsidRPr="00D2004F" w:rsidRDefault="00D2004F" w:rsidP="00D2004F">
      <w:pPr>
        <w:pStyle w:val="EndNoteBibliography"/>
        <w:ind w:left="720" w:hanging="720"/>
        <w:rPr>
          <w:noProof/>
        </w:rPr>
      </w:pPr>
      <w:r w:rsidRPr="00D2004F">
        <w:rPr>
          <w:noProof/>
        </w:rPr>
        <w:t>3.</w:t>
      </w:r>
      <w:r w:rsidRPr="00D2004F">
        <w:rPr>
          <w:noProof/>
        </w:rPr>
        <w:tab/>
        <w:t>Maddock RJ, Buonocore MH. MR spectroscopic studies of the brain in psychiatric disorders. Curr Top Behav Neurosci 2012;11:199-251.</w:t>
      </w:r>
    </w:p>
    <w:p w14:paraId="7EED4882" w14:textId="77777777" w:rsidR="00D2004F" w:rsidRPr="00D2004F" w:rsidRDefault="00D2004F" w:rsidP="00D2004F">
      <w:pPr>
        <w:pStyle w:val="EndNoteBibliography"/>
        <w:ind w:left="720" w:hanging="720"/>
        <w:rPr>
          <w:noProof/>
        </w:rPr>
      </w:pPr>
      <w:r w:rsidRPr="00D2004F">
        <w:rPr>
          <w:noProof/>
        </w:rPr>
        <w:t>4.</w:t>
      </w:r>
      <w:r w:rsidRPr="00D2004F">
        <w:rPr>
          <w:noProof/>
        </w:rPr>
        <w:tab/>
        <w:t>Choi C, Ganji SK, DeBerardinis RJ, et al. 2-hydroxyglutarate detection by magnetic resonance spectroscopy in IDH-mutated patients with gliomas. Nat Med 2012;18(4):624-629.</w:t>
      </w:r>
    </w:p>
    <w:p w14:paraId="53DE6485" w14:textId="77777777" w:rsidR="00D2004F" w:rsidRPr="00D2004F" w:rsidRDefault="00D2004F" w:rsidP="00D2004F">
      <w:pPr>
        <w:pStyle w:val="EndNoteBibliography"/>
        <w:ind w:left="720" w:hanging="720"/>
        <w:rPr>
          <w:noProof/>
        </w:rPr>
      </w:pPr>
      <w:r w:rsidRPr="00D2004F">
        <w:rPr>
          <w:noProof/>
        </w:rPr>
        <w:t>5.</w:t>
      </w:r>
      <w:r w:rsidRPr="00D2004F">
        <w:rPr>
          <w:noProof/>
        </w:rPr>
        <w:tab/>
        <w:t>Weinberg BD, Kuruva M, Shim H, Mullins ME. Clinical Applications of Magnetic Resonance Spectroscopy in Brain Tumors: From Diagnosis to Treatment. Radiol Clin North Am 2021;59(3):349-362.</w:t>
      </w:r>
    </w:p>
    <w:p w14:paraId="11D1C2D3" w14:textId="77777777" w:rsidR="00D2004F" w:rsidRPr="00D2004F" w:rsidRDefault="00D2004F" w:rsidP="00D2004F">
      <w:pPr>
        <w:pStyle w:val="EndNoteBibliography"/>
        <w:ind w:left="720" w:hanging="720"/>
        <w:rPr>
          <w:noProof/>
        </w:rPr>
      </w:pPr>
      <w:r w:rsidRPr="00D2004F">
        <w:rPr>
          <w:noProof/>
        </w:rPr>
        <w:t>6.</w:t>
      </w:r>
      <w:r w:rsidRPr="00D2004F">
        <w:rPr>
          <w:noProof/>
        </w:rPr>
        <w:tab/>
        <w:t>Fano U. Description of States in Quantum Mechanics by Density Matrix and Operator Techniques. Reviews of Modern Physics 1957;29(1):74-93.</w:t>
      </w:r>
    </w:p>
    <w:p w14:paraId="0F5CC94D" w14:textId="77777777" w:rsidR="00D2004F" w:rsidRPr="00D2004F" w:rsidRDefault="00D2004F" w:rsidP="00D2004F">
      <w:pPr>
        <w:pStyle w:val="EndNoteBibliography"/>
        <w:ind w:left="720" w:hanging="720"/>
        <w:rPr>
          <w:noProof/>
        </w:rPr>
      </w:pPr>
      <w:r w:rsidRPr="00D2004F">
        <w:rPr>
          <w:noProof/>
        </w:rPr>
        <w:t>7.</w:t>
      </w:r>
      <w:r w:rsidRPr="00D2004F">
        <w:rPr>
          <w:noProof/>
        </w:rPr>
        <w:tab/>
        <w:t>Simpson R, Devenyi GA, Jezzard P, Hennessy TJ, Near J. Advanced processing and simulation of MRS data using the FID appliance (FID-A)-An open source, MATLAB-based toolkit. Magn Reson Med 2017;77(1):23-33.</w:t>
      </w:r>
    </w:p>
    <w:p w14:paraId="13FF5E87" w14:textId="77777777" w:rsidR="00D2004F" w:rsidRPr="00D2004F" w:rsidRDefault="00D2004F" w:rsidP="00D2004F">
      <w:pPr>
        <w:pStyle w:val="EndNoteBibliography"/>
        <w:ind w:left="720" w:hanging="720"/>
        <w:rPr>
          <w:noProof/>
        </w:rPr>
      </w:pPr>
      <w:r w:rsidRPr="00D2004F">
        <w:rPr>
          <w:noProof/>
        </w:rPr>
        <w:t>8.</w:t>
      </w:r>
      <w:r w:rsidRPr="00D2004F">
        <w:rPr>
          <w:noProof/>
        </w:rPr>
        <w:tab/>
        <w:t>Young K, Matson GB, Govindaraju V, Maudsley AA. Spectral simulations incorporating gradient coherence selection. J Magn Reson 1999;140(1):146-152.</w:t>
      </w:r>
    </w:p>
    <w:p w14:paraId="61DA49EF" w14:textId="77777777" w:rsidR="00D2004F" w:rsidRPr="00D2004F" w:rsidRDefault="00D2004F" w:rsidP="00D2004F">
      <w:pPr>
        <w:pStyle w:val="EndNoteBibliography"/>
        <w:ind w:left="720" w:hanging="720"/>
        <w:rPr>
          <w:noProof/>
        </w:rPr>
      </w:pPr>
      <w:r w:rsidRPr="00D2004F">
        <w:rPr>
          <w:noProof/>
        </w:rPr>
        <w:t>9.</w:t>
      </w:r>
      <w:r w:rsidRPr="00D2004F">
        <w:rPr>
          <w:noProof/>
        </w:rPr>
        <w:tab/>
        <w:t>Naressi A, Couturier C, Castang I, de Beer R, Graveron-Demilly D. Java-based graphical user interface for MRUI, a software package for quantitation of in vivo/medical magnetic resonance spectroscopy signals. Comput Biol Med 2001;31(4):269-286.</w:t>
      </w:r>
    </w:p>
    <w:p w14:paraId="09F5FC72" w14:textId="77777777" w:rsidR="00D2004F" w:rsidRPr="00D2004F" w:rsidRDefault="00D2004F" w:rsidP="00D2004F">
      <w:pPr>
        <w:pStyle w:val="EndNoteBibliography"/>
        <w:ind w:left="720" w:hanging="720"/>
        <w:rPr>
          <w:noProof/>
        </w:rPr>
      </w:pPr>
      <w:r w:rsidRPr="00D2004F">
        <w:rPr>
          <w:noProof/>
        </w:rPr>
        <w:t>10.</w:t>
      </w:r>
      <w:r w:rsidRPr="00D2004F">
        <w:rPr>
          <w:noProof/>
        </w:rPr>
        <w:tab/>
        <w:t>Landheer K, Swanberg KM, Juchem C. Magnetic resonance Spectrum simulator (MARSS), a novel software package for fast and computationally efficient basis set simulation. NMR Biomed 2021;34(5):e4129.</w:t>
      </w:r>
    </w:p>
    <w:p w14:paraId="67289839" w14:textId="77777777" w:rsidR="00D2004F" w:rsidRPr="00D2004F" w:rsidRDefault="00D2004F" w:rsidP="00D2004F">
      <w:pPr>
        <w:pStyle w:val="EndNoteBibliography"/>
        <w:ind w:left="720" w:hanging="720"/>
        <w:rPr>
          <w:noProof/>
        </w:rPr>
      </w:pPr>
      <w:r w:rsidRPr="00D2004F">
        <w:rPr>
          <w:noProof/>
        </w:rPr>
        <w:t>11.</w:t>
      </w:r>
      <w:r w:rsidRPr="00D2004F">
        <w:rPr>
          <w:noProof/>
        </w:rPr>
        <w:tab/>
        <w:t>Bak M, Rasmussen JT, Nielsen NC. SIMPSON: a general simulation program for solid-state NMR spectroscopy. J Magn Reson 2000;147(2):296-330.</w:t>
      </w:r>
    </w:p>
    <w:p w14:paraId="02E6DE36" w14:textId="77777777" w:rsidR="00D2004F" w:rsidRPr="00D2004F" w:rsidRDefault="00D2004F" w:rsidP="00D2004F">
      <w:pPr>
        <w:pStyle w:val="EndNoteBibliography"/>
        <w:ind w:left="720" w:hanging="720"/>
        <w:rPr>
          <w:noProof/>
        </w:rPr>
      </w:pPr>
      <w:r w:rsidRPr="00D2004F">
        <w:rPr>
          <w:noProof/>
        </w:rPr>
        <w:t>12.</w:t>
      </w:r>
      <w:r w:rsidRPr="00D2004F">
        <w:rPr>
          <w:noProof/>
        </w:rPr>
        <w:tab/>
        <w:t>Veshtort M, Griffin RG. SPINEVOLUTION: a powerful tool for the simulation of solid and liquid state NMR experiments. J Magn Reson 2006;178(2):248-282.</w:t>
      </w:r>
    </w:p>
    <w:p w14:paraId="1D4FF36B" w14:textId="77777777" w:rsidR="00D2004F" w:rsidRPr="00D2004F" w:rsidRDefault="00D2004F" w:rsidP="00D2004F">
      <w:pPr>
        <w:pStyle w:val="EndNoteBibliography"/>
        <w:ind w:left="720" w:hanging="720"/>
        <w:rPr>
          <w:noProof/>
        </w:rPr>
      </w:pPr>
      <w:r w:rsidRPr="00D2004F">
        <w:rPr>
          <w:noProof/>
        </w:rPr>
        <w:t>13.</w:t>
      </w:r>
      <w:r w:rsidRPr="00D2004F">
        <w:rPr>
          <w:noProof/>
        </w:rPr>
        <w:tab/>
        <w:t>Soher B, Semanchuk P, Todd D, Steinberg J, Young K. Vespa: Integrated applications for RF pulse design, spectral simulation and MRS data analysis. 19th Meeting ISMRM. Montreal; 2011.</w:t>
      </w:r>
    </w:p>
    <w:p w14:paraId="08A20B76" w14:textId="77777777" w:rsidR="00D2004F" w:rsidRPr="00D2004F" w:rsidRDefault="00D2004F" w:rsidP="00D2004F">
      <w:pPr>
        <w:pStyle w:val="EndNoteBibliography"/>
        <w:ind w:left="720" w:hanging="720"/>
        <w:rPr>
          <w:noProof/>
        </w:rPr>
      </w:pPr>
      <w:r w:rsidRPr="00D2004F">
        <w:rPr>
          <w:noProof/>
        </w:rPr>
        <w:t>14.</w:t>
      </w:r>
      <w:r w:rsidRPr="00D2004F">
        <w:rPr>
          <w:noProof/>
        </w:rPr>
        <w:tab/>
        <w:t>Provencher SW. Estimation of metabolite concentrations from localized in vivo proton NMR spectra. Magn Reson Med 1993;30(6):672-679.</w:t>
      </w:r>
    </w:p>
    <w:p w14:paraId="19115BBA" w14:textId="77777777" w:rsidR="00D2004F" w:rsidRPr="00D2004F" w:rsidRDefault="00D2004F" w:rsidP="00D2004F">
      <w:pPr>
        <w:pStyle w:val="EndNoteBibliography"/>
        <w:ind w:left="720" w:hanging="720"/>
        <w:rPr>
          <w:noProof/>
        </w:rPr>
      </w:pPr>
      <w:r w:rsidRPr="00D2004F">
        <w:rPr>
          <w:noProof/>
        </w:rPr>
        <w:t>15.</w:t>
      </w:r>
      <w:r w:rsidRPr="00D2004F">
        <w:rPr>
          <w:noProof/>
        </w:rPr>
        <w:tab/>
        <w:t>Clarke WT, Stagg CJ, Jbabdi S. FSL-MRS: An end-to-end spectroscopy analysis package. Magn Reson Med 2021;85(6):2950-2964.</w:t>
      </w:r>
    </w:p>
    <w:p w14:paraId="2A6F552C" w14:textId="77777777" w:rsidR="00D2004F" w:rsidRPr="00D2004F" w:rsidRDefault="00D2004F" w:rsidP="00D2004F">
      <w:pPr>
        <w:pStyle w:val="EndNoteBibliography"/>
        <w:ind w:left="720" w:hanging="720"/>
        <w:rPr>
          <w:noProof/>
        </w:rPr>
      </w:pPr>
      <w:r w:rsidRPr="00D2004F">
        <w:rPr>
          <w:noProof/>
        </w:rPr>
        <w:t>16.</w:t>
      </w:r>
      <w:r w:rsidRPr="00D2004F">
        <w:rPr>
          <w:noProof/>
        </w:rPr>
        <w:tab/>
        <w:t>Wilson M, Reynolds G, Kauppinen RA, Arvanitis TN, Peet AC. A constrained least-squares approach to the automated quantitation of in vivo (1)H magnetic resonance spectroscopy data. Magn Reson Med 2011;65(1):1-12.</w:t>
      </w:r>
    </w:p>
    <w:p w14:paraId="5C80B2DC" w14:textId="77777777" w:rsidR="00D2004F" w:rsidRPr="00D2004F" w:rsidRDefault="00D2004F" w:rsidP="00D2004F">
      <w:pPr>
        <w:pStyle w:val="EndNoteBibliography"/>
        <w:ind w:left="720" w:hanging="720"/>
        <w:rPr>
          <w:noProof/>
        </w:rPr>
      </w:pPr>
      <w:r w:rsidRPr="00D2004F">
        <w:rPr>
          <w:noProof/>
        </w:rPr>
        <w:t>17.</w:t>
      </w:r>
      <w:r w:rsidRPr="00D2004F">
        <w:rPr>
          <w:noProof/>
        </w:rPr>
        <w:tab/>
        <w:t>Oeltzschner G, Zollner HJ, Hui SCN, et al. Osprey: Open-source processing, reconstruction &amp; estimation of magnetic resonance spectroscopy data. J Neurosci Methods 2020;343:108827.</w:t>
      </w:r>
    </w:p>
    <w:p w14:paraId="3ED9C501" w14:textId="77777777" w:rsidR="00D2004F" w:rsidRPr="00D2004F" w:rsidRDefault="00D2004F" w:rsidP="00D2004F">
      <w:pPr>
        <w:pStyle w:val="EndNoteBibliography"/>
        <w:ind w:left="720" w:hanging="720"/>
        <w:rPr>
          <w:noProof/>
        </w:rPr>
      </w:pPr>
      <w:r w:rsidRPr="00D2004F">
        <w:rPr>
          <w:noProof/>
        </w:rPr>
        <w:lastRenderedPageBreak/>
        <w:t>18.</w:t>
      </w:r>
      <w:r w:rsidRPr="00D2004F">
        <w:rPr>
          <w:noProof/>
        </w:rPr>
        <w:tab/>
        <w:t>Zhang Y, An L, Shen J. Fast computation of full density matrix of multispin systems for spatially localized in vivo magnetic resonance spectroscopy. Med Phys 2017;44(8):4169-4178.</w:t>
      </w:r>
    </w:p>
    <w:p w14:paraId="46F45DB6" w14:textId="77777777" w:rsidR="00D2004F" w:rsidRPr="00D2004F" w:rsidRDefault="00D2004F" w:rsidP="00D2004F">
      <w:pPr>
        <w:pStyle w:val="EndNoteBibliography"/>
        <w:ind w:left="720" w:hanging="720"/>
        <w:rPr>
          <w:noProof/>
        </w:rPr>
      </w:pPr>
      <w:r w:rsidRPr="00D2004F">
        <w:rPr>
          <w:noProof/>
        </w:rPr>
        <w:t>19.</w:t>
      </w:r>
      <w:r w:rsidRPr="00D2004F">
        <w:rPr>
          <w:noProof/>
        </w:rPr>
        <w:tab/>
        <w:t>Mitschang L, Ponstingl H, Grindrod D, Oschkinat H. Geometrical representation of coherence transfer selection by pulsed field gradients in high-resolution nuclear magnetic resonance. The Journal of Chemical Physics 1995;102(8):3089-3098.</w:t>
      </w:r>
    </w:p>
    <w:p w14:paraId="73302A12" w14:textId="77777777" w:rsidR="00D2004F" w:rsidRPr="00D2004F" w:rsidRDefault="00D2004F" w:rsidP="00D2004F">
      <w:pPr>
        <w:pStyle w:val="EndNoteBibliography"/>
        <w:ind w:left="720" w:hanging="720"/>
        <w:rPr>
          <w:noProof/>
        </w:rPr>
      </w:pPr>
      <w:r w:rsidRPr="00D2004F">
        <w:rPr>
          <w:noProof/>
        </w:rPr>
        <w:t>20.</w:t>
      </w:r>
      <w:r w:rsidRPr="00D2004F">
        <w:rPr>
          <w:noProof/>
        </w:rPr>
        <w:tab/>
        <w:t>Bodenhausen G, Kogler H, Ernst RR. Selection of coherence-transfer pathways in NMR pulse experiments. 1984. J Magn Reson 2011;213(2):276-294.</w:t>
      </w:r>
    </w:p>
    <w:p w14:paraId="7820DBFA" w14:textId="77777777" w:rsidR="00D2004F" w:rsidRPr="00D2004F" w:rsidRDefault="00D2004F" w:rsidP="00D2004F">
      <w:pPr>
        <w:pStyle w:val="EndNoteBibliography"/>
        <w:ind w:left="720" w:hanging="720"/>
        <w:rPr>
          <w:noProof/>
        </w:rPr>
      </w:pPr>
      <w:r w:rsidRPr="00D2004F">
        <w:rPr>
          <w:noProof/>
        </w:rPr>
        <w:t>21.</w:t>
      </w:r>
      <w:r w:rsidRPr="00D2004F">
        <w:rPr>
          <w:noProof/>
        </w:rPr>
        <w:tab/>
        <w:t>Mescher M, Merkle H, Kirsch J, Garwood M, Gruetter R. Simultaneous in vivo spectral editing and water suppression. NMR Biomed 1998;11(6):266-272.</w:t>
      </w:r>
    </w:p>
    <w:p w14:paraId="6F51CAE9" w14:textId="77777777" w:rsidR="00D2004F" w:rsidRPr="00D2004F" w:rsidRDefault="00D2004F" w:rsidP="00D2004F">
      <w:pPr>
        <w:pStyle w:val="EndNoteBibliography"/>
        <w:ind w:left="720" w:hanging="720"/>
        <w:rPr>
          <w:noProof/>
        </w:rPr>
      </w:pPr>
      <w:r w:rsidRPr="00D2004F">
        <w:rPr>
          <w:noProof/>
        </w:rPr>
        <w:t>22.</w:t>
      </w:r>
      <w:r w:rsidRPr="00D2004F">
        <w:rPr>
          <w:noProof/>
        </w:rPr>
        <w:tab/>
        <w:t>Chan KL, Puts NA, Schar M, Barker PB, Edden RA. HERMES: Hadamard encoding and reconstruction of MEGA-edited spectroscopy. Magn Reson Med 2016;76(1):11-19.</w:t>
      </w:r>
    </w:p>
    <w:p w14:paraId="63055844" w14:textId="77777777" w:rsidR="00D2004F" w:rsidRPr="00D2004F" w:rsidRDefault="00D2004F" w:rsidP="00D2004F">
      <w:pPr>
        <w:pStyle w:val="EndNoteBibliography"/>
        <w:ind w:left="720" w:hanging="720"/>
        <w:rPr>
          <w:noProof/>
        </w:rPr>
      </w:pPr>
      <w:r w:rsidRPr="00D2004F">
        <w:rPr>
          <w:noProof/>
        </w:rPr>
        <w:t>23.</w:t>
      </w:r>
      <w:r w:rsidRPr="00D2004F">
        <w:rPr>
          <w:noProof/>
        </w:rPr>
        <w:tab/>
        <w:t>Oeltzschner G, Saleh MG, Rimbault D, et al. Advanced Hadamard-encoded editing of seven low-concentration brain metabolites: Principles of HERCULES. Neuroimage 2019;185:181-190.</w:t>
      </w:r>
    </w:p>
    <w:p w14:paraId="38121590" w14:textId="77777777" w:rsidR="00D2004F" w:rsidRPr="00D2004F" w:rsidRDefault="00D2004F" w:rsidP="00D2004F">
      <w:pPr>
        <w:pStyle w:val="EndNoteBibliography"/>
        <w:ind w:left="720" w:hanging="720"/>
        <w:rPr>
          <w:noProof/>
        </w:rPr>
      </w:pPr>
      <w:r w:rsidRPr="00D2004F">
        <w:rPr>
          <w:noProof/>
        </w:rPr>
        <w:t>24.</w:t>
      </w:r>
      <w:r w:rsidRPr="00D2004F">
        <w:rPr>
          <w:noProof/>
        </w:rPr>
        <w:tab/>
        <w:t>Bottomley PA. Spatial localization in NMR spectroscopy in vivo. Ann N Y Acad Sci 1987;508:333-348.</w:t>
      </w:r>
    </w:p>
    <w:p w14:paraId="2A594B70" w14:textId="77777777" w:rsidR="00D2004F" w:rsidRPr="00D2004F" w:rsidRDefault="00D2004F" w:rsidP="00D2004F">
      <w:pPr>
        <w:pStyle w:val="EndNoteBibliography"/>
        <w:ind w:left="720" w:hanging="720"/>
        <w:rPr>
          <w:noProof/>
        </w:rPr>
      </w:pPr>
      <w:r w:rsidRPr="00D2004F">
        <w:rPr>
          <w:noProof/>
        </w:rPr>
        <w:t>25.</w:t>
      </w:r>
      <w:r w:rsidRPr="00D2004F">
        <w:rPr>
          <w:noProof/>
        </w:rPr>
        <w:tab/>
        <w:t>Scheenen TW, Heerschap A, Klomp DW. Towards 1H-MRSI of the human brain at 7T with slice-selective adiabatic refocusing pulses. MAGMA 2008;21(1-2):95-101.</w:t>
      </w:r>
    </w:p>
    <w:p w14:paraId="7A18C47B" w14:textId="77777777" w:rsidR="00D2004F" w:rsidRPr="00D2004F" w:rsidRDefault="00D2004F" w:rsidP="00D2004F">
      <w:pPr>
        <w:pStyle w:val="EndNoteBibliography"/>
        <w:ind w:left="720" w:hanging="720"/>
        <w:rPr>
          <w:noProof/>
        </w:rPr>
      </w:pPr>
      <w:r w:rsidRPr="00D2004F">
        <w:rPr>
          <w:noProof/>
        </w:rPr>
        <w:t>26.</w:t>
      </w:r>
      <w:r w:rsidRPr="00D2004F">
        <w:rPr>
          <w:noProof/>
        </w:rPr>
        <w:tab/>
        <w:t>Garwood M, DelaBarre L. The return of the frequency sweep: designing adiabatic pulses for contemporary NMR. J Magn Reson 2001;153(2):155-177.</w:t>
      </w:r>
    </w:p>
    <w:p w14:paraId="52005945" w14:textId="77777777" w:rsidR="00D2004F" w:rsidRPr="00D2004F" w:rsidRDefault="00D2004F" w:rsidP="00D2004F">
      <w:pPr>
        <w:pStyle w:val="EndNoteBibliography"/>
        <w:ind w:left="720" w:hanging="720"/>
        <w:rPr>
          <w:noProof/>
        </w:rPr>
      </w:pPr>
      <w:r w:rsidRPr="00D2004F">
        <w:rPr>
          <w:noProof/>
        </w:rPr>
        <w:t>27.</w:t>
      </w:r>
      <w:r w:rsidRPr="00D2004F">
        <w:rPr>
          <w:noProof/>
        </w:rPr>
        <w:tab/>
        <w:t>Govindaraju V, Young K, Maudsley AA. Proton NMR chemical shifts and coupling constants for brain metabolites. NMR Biomed 2000;13(3):129-153.</w:t>
      </w:r>
    </w:p>
    <w:p w14:paraId="030B3224" w14:textId="77777777" w:rsidR="00D2004F" w:rsidRPr="00D2004F" w:rsidRDefault="00D2004F" w:rsidP="00D2004F">
      <w:pPr>
        <w:pStyle w:val="EndNoteBibliography"/>
        <w:ind w:left="720" w:hanging="720"/>
        <w:rPr>
          <w:noProof/>
        </w:rPr>
      </w:pPr>
      <w:r w:rsidRPr="00D2004F">
        <w:rPr>
          <w:noProof/>
        </w:rPr>
        <w:t>28.</w:t>
      </w:r>
      <w:r w:rsidRPr="00D2004F">
        <w:rPr>
          <w:noProof/>
        </w:rPr>
        <w:tab/>
        <w:t>Branzoli F, Pontoizeau C, Tchara L, et al. Cystathionine as a marker for 1p/19q codeleted gliomas by in vivo magnetic resonance spectroscopy. Neuro Oncol 2019;21(6):765-774.</w:t>
      </w:r>
    </w:p>
    <w:p w14:paraId="1466A55E" w14:textId="77777777" w:rsidR="00D2004F" w:rsidRPr="00D2004F" w:rsidRDefault="00D2004F" w:rsidP="00D2004F">
      <w:pPr>
        <w:pStyle w:val="EndNoteBibliography"/>
        <w:ind w:left="720" w:hanging="720"/>
        <w:rPr>
          <w:noProof/>
        </w:rPr>
      </w:pPr>
      <w:r w:rsidRPr="00D2004F">
        <w:rPr>
          <w:noProof/>
        </w:rPr>
        <w:t>29.</w:t>
      </w:r>
      <w:r w:rsidRPr="00D2004F">
        <w:rPr>
          <w:noProof/>
        </w:rPr>
        <w:tab/>
        <w:t>de Graaf RA. In Vivo NMR Spectroscopy – Static Aspects. In Vivo NMR Spectroscopy; 2019. p. 43-128.</w:t>
      </w:r>
    </w:p>
    <w:p w14:paraId="4F4BFB67" w14:textId="77777777" w:rsidR="00D2004F" w:rsidRPr="00D2004F" w:rsidRDefault="00D2004F" w:rsidP="00D2004F">
      <w:pPr>
        <w:pStyle w:val="EndNoteBibliography"/>
        <w:ind w:left="720" w:hanging="720"/>
        <w:rPr>
          <w:noProof/>
        </w:rPr>
      </w:pPr>
      <w:r w:rsidRPr="00D2004F">
        <w:rPr>
          <w:noProof/>
        </w:rPr>
        <w:t>30.</w:t>
      </w:r>
      <w:r w:rsidRPr="00D2004F">
        <w:rPr>
          <w:noProof/>
        </w:rPr>
        <w:tab/>
        <w:t>Murdoch JB, Lent AH, Kritzer MR. Computer-optimized narrowband pulses for multislice imaging. Journal of Magnetic Resonance (1969) 1987;74(2):226-263.</w:t>
      </w:r>
    </w:p>
    <w:p w14:paraId="463318C5" w14:textId="77777777" w:rsidR="00D2004F" w:rsidRPr="00D2004F" w:rsidRDefault="00D2004F" w:rsidP="00D2004F">
      <w:pPr>
        <w:pStyle w:val="EndNoteBibliography"/>
        <w:ind w:left="720" w:hanging="720"/>
        <w:rPr>
          <w:noProof/>
        </w:rPr>
      </w:pPr>
      <w:r w:rsidRPr="00D2004F">
        <w:rPr>
          <w:noProof/>
        </w:rPr>
        <w:t>31.</w:t>
      </w:r>
      <w:r w:rsidRPr="00D2004F">
        <w:rPr>
          <w:noProof/>
        </w:rPr>
        <w:tab/>
        <w:t>Saleh MG, Rimbault D, Mikkelsen M, et al. Multi-vendor standardized sequence for edited magnetic resonance spectroscopy. Neuroimage 2019;189:425-431.</w:t>
      </w:r>
    </w:p>
    <w:p w14:paraId="32C8B0D9" w14:textId="77777777" w:rsidR="00D2004F" w:rsidRPr="00D2004F" w:rsidRDefault="00D2004F" w:rsidP="00D2004F">
      <w:pPr>
        <w:pStyle w:val="EndNoteBibliography"/>
        <w:ind w:left="720" w:hanging="720"/>
        <w:rPr>
          <w:noProof/>
        </w:rPr>
      </w:pPr>
      <w:r w:rsidRPr="00D2004F">
        <w:rPr>
          <w:noProof/>
        </w:rPr>
        <w:t>32.</w:t>
      </w:r>
      <w:r w:rsidRPr="00D2004F">
        <w:rPr>
          <w:noProof/>
        </w:rPr>
        <w:tab/>
        <w:t>Scheenen TW, Klomp DW, Wijnen JP, Heerschap A. Short echo time 1H-MRSI of the human brain at 3T with minimal chemical shift displacement errors using adiabatic refocusing pulses. Magn Reson Med 2008;59(1):1-6.</w:t>
      </w:r>
    </w:p>
    <w:p w14:paraId="433495D0" w14:textId="5A7F77D6" w:rsidR="00876D19" w:rsidRPr="0024107F" w:rsidRDefault="00F241A1" w:rsidP="00876D19">
      <w:pPr>
        <w:spacing w:before="100" w:beforeAutospacing="1" w:after="100" w:afterAutospacing="1"/>
      </w:pPr>
      <w:r>
        <w:fldChar w:fldCharType="end"/>
      </w:r>
    </w:p>
    <w:sectPr w:rsidR="00876D19" w:rsidRPr="0024107F">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932E2E" w14:textId="77777777" w:rsidR="00EC0834" w:rsidRDefault="00EC0834" w:rsidP="0069103A">
      <w:r>
        <w:separator/>
      </w:r>
    </w:p>
  </w:endnote>
  <w:endnote w:type="continuationSeparator" w:id="0">
    <w:p w14:paraId="6C354055" w14:textId="77777777" w:rsidR="00EC0834" w:rsidRDefault="00EC0834" w:rsidP="00691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0753423"/>
      <w:docPartObj>
        <w:docPartGallery w:val="Page Numbers (Bottom of Page)"/>
        <w:docPartUnique/>
      </w:docPartObj>
    </w:sdtPr>
    <w:sdtEndPr>
      <w:rPr>
        <w:rStyle w:val="PageNumber"/>
      </w:rPr>
    </w:sdtEndPr>
    <w:sdtContent>
      <w:p w14:paraId="37C36C4E" w14:textId="39AE4924" w:rsidR="0069103A" w:rsidRDefault="0069103A" w:rsidP="00637A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868C5C" w14:textId="77777777" w:rsidR="0069103A" w:rsidRDefault="0069103A" w:rsidP="006910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9670292"/>
      <w:docPartObj>
        <w:docPartGallery w:val="Page Numbers (Bottom of Page)"/>
        <w:docPartUnique/>
      </w:docPartObj>
    </w:sdtPr>
    <w:sdtEndPr>
      <w:rPr>
        <w:rStyle w:val="PageNumber"/>
      </w:rPr>
    </w:sdtEndPr>
    <w:sdtContent>
      <w:p w14:paraId="53E3D3E6" w14:textId="647793E6" w:rsidR="0069103A" w:rsidRDefault="0069103A" w:rsidP="00637AF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8B23A8" w14:textId="77777777" w:rsidR="0069103A" w:rsidRDefault="0069103A" w:rsidP="006910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C2988" w14:textId="77777777" w:rsidR="00EC0834" w:rsidRDefault="00EC0834" w:rsidP="0069103A">
      <w:r>
        <w:separator/>
      </w:r>
    </w:p>
  </w:footnote>
  <w:footnote w:type="continuationSeparator" w:id="0">
    <w:p w14:paraId="6D4993DF" w14:textId="77777777" w:rsidR="00EC0834" w:rsidRDefault="00EC0834" w:rsidP="006910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F6AF3"/>
    <w:multiLevelType w:val="hybridMultilevel"/>
    <w:tmpl w:val="39A61BCA"/>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d5vt0zxrf5fpe2axp5e95kw9p20ftdaw2s&quot;&gt;My EndNote Library&lt;record-ids&gt;&lt;item&gt;26&lt;/item&gt;&lt;item&gt;27&lt;/item&gt;&lt;item&gt;81&lt;/item&gt;&lt;item&gt;146&lt;/item&gt;&lt;item&gt;161&lt;/item&gt;&lt;item&gt;163&lt;/item&gt;&lt;item&gt;204&lt;/item&gt;&lt;item&gt;216&lt;/item&gt;&lt;item&gt;289&lt;/item&gt;&lt;item&gt;290&lt;/item&gt;&lt;item&gt;291&lt;/item&gt;&lt;item&gt;295&lt;/item&gt;&lt;item&gt;296&lt;/item&gt;&lt;item&gt;298&lt;/item&gt;&lt;item&gt;299&lt;/item&gt;&lt;item&gt;300&lt;/item&gt;&lt;item&gt;301&lt;/item&gt;&lt;item&gt;302&lt;/item&gt;&lt;item&gt;303&lt;/item&gt;&lt;item&gt;304&lt;/item&gt;&lt;item&gt;305&lt;/item&gt;&lt;item&gt;309&lt;/item&gt;&lt;item&gt;310&lt;/item&gt;&lt;item&gt;311&lt;/item&gt;&lt;item&gt;314&lt;/item&gt;&lt;item&gt;315&lt;/item&gt;&lt;item&gt;319&lt;/item&gt;&lt;item&gt;320&lt;/item&gt;&lt;item&gt;321&lt;/item&gt;&lt;item&gt;322&lt;/item&gt;&lt;item&gt;323&lt;/item&gt;&lt;item&gt;328&lt;/item&gt;&lt;item&gt;329&lt;/item&gt;&lt;/record-ids&gt;&lt;/item&gt;&lt;/Libraries&gt;"/>
  </w:docVars>
  <w:rsids>
    <w:rsidRoot w:val="00876D19"/>
    <w:rsid w:val="00010EF5"/>
    <w:rsid w:val="00014C5D"/>
    <w:rsid w:val="00021406"/>
    <w:rsid w:val="00024865"/>
    <w:rsid w:val="00036E9C"/>
    <w:rsid w:val="000468DD"/>
    <w:rsid w:val="000473B3"/>
    <w:rsid w:val="00056652"/>
    <w:rsid w:val="000612A2"/>
    <w:rsid w:val="00063D14"/>
    <w:rsid w:val="00065603"/>
    <w:rsid w:val="0006626A"/>
    <w:rsid w:val="000714D3"/>
    <w:rsid w:val="000739EE"/>
    <w:rsid w:val="00074166"/>
    <w:rsid w:val="00081A5D"/>
    <w:rsid w:val="00093D76"/>
    <w:rsid w:val="000973DA"/>
    <w:rsid w:val="00097FBA"/>
    <w:rsid w:val="000A51C5"/>
    <w:rsid w:val="000A5A5F"/>
    <w:rsid w:val="000A7497"/>
    <w:rsid w:val="000B4F52"/>
    <w:rsid w:val="000C1D14"/>
    <w:rsid w:val="000C4828"/>
    <w:rsid w:val="000E66E2"/>
    <w:rsid w:val="000F15F4"/>
    <w:rsid w:val="000F27F5"/>
    <w:rsid w:val="000F3CB9"/>
    <w:rsid w:val="000F4B93"/>
    <w:rsid w:val="000F4EF0"/>
    <w:rsid w:val="000F640F"/>
    <w:rsid w:val="0010186F"/>
    <w:rsid w:val="0011272B"/>
    <w:rsid w:val="00116806"/>
    <w:rsid w:val="001316F1"/>
    <w:rsid w:val="00134200"/>
    <w:rsid w:val="00135079"/>
    <w:rsid w:val="001423F1"/>
    <w:rsid w:val="00150111"/>
    <w:rsid w:val="00150448"/>
    <w:rsid w:val="0015401D"/>
    <w:rsid w:val="00155192"/>
    <w:rsid w:val="001553E0"/>
    <w:rsid w:val="001702F3"/>
    <w:rsid w:val="00171CDA"/>
    <w:rsid w:val="00176D96"/>
    <w:rsid w:val="00184D99"/>
    <w:rsid w:val="00187F62"/>
    <w:rsid w:val="00195DD0"/>
    <w:rsid w:val="001A1854"/>
    <w:rsid w:val="001A51CA"/>
    <w:rsid w:val="001B15A0"/>
    <w:rsid w:val="001B2A84"/>
    <w:rsid w:val="001C1A82"/>
    <w:rsid w:val="001C75E5"/>
    <w:rsid w:val="001C7C8D"/>
    <w:rsid w:val="001D0BA5"/>
    <w:rsid w:val="001D5A12"/>
    <w:rsid w:val="001E72C5"/>
    <w:rsid w:val="001F468E"/>
    <w:rsid w:val="0020108E"/>
    <w:rsid w:val="002039C0"/>
    <w:rsid w:val="00213503"/>
    <w:rsid w:val="0021427C"/>
    <w:rsid w:val="002232B0"/>
    <w:rsid w:val="00230F6C"/>
    <w:rsid w:val="00232FFD"/>
    <w:rsid w:val="0024107F"/>
    <w:rsid w:val="00243230"/>
    <w:rsid w:val="00243E33"/>
    <w:rsid w:val="0024478B"/>
    <w:rsid w:val="00245962"/>
    <w:rsid w:val="00246ED9"/>
    <w:rsid w:val="00252C5E"/>
    <w:rsid w:val="00254C3C"/>
    <w:rsid w:val="00256855"/>
    <w:rsid w:val="00261359"/>
    <w:rsid w:val="00265CDE"/>
    <w:rsid w:val="0027788B"/>
    <w:rsid w:val="002824E3"/>
    <w:rsid w:val="002859F4"/>
    <w:rsid w:val="00287077"/>
    <w:rsid w:val="00292D38"/>
    <w:rsid w:val="002A3EA3"/>
    <w:rsid w:val="002C47B7"/>
    <w:rsid w:val="002E1647"/>
    <w:rsid w:val="002E657C"/>
    <w:rsid w:val="002F321E"/>
    <w:rsid w:val="00302786"/>
    <w:rsid w:val="00310092"/>
    <w:rsid w:val="00315E88"/>
    <w:rsid w:val="00323D11"/>
    <w:rsid w:val="003248D6"/>
    <w:rsid w:val="003262AC"/>
    <w:rsid w:val="003265F6"/>
    <w:rsid w:val="003379C6"/>
    <w:rsid w:val="00342987"/>
    <w:rsid w:val="00343FD2"/>
    <w:rsid w:val="00345936"/>
    <w:rsid w:val="00350D5C"/>
    <w:rsid w:val="00350E37"/>
    <w:rsid w:val="00381B20"/>
    <w:rsid w:val="00384669"/>
    <w:rsid w:val="00391DA4"/>
    <w:rsid w:val="003930DA"/>
    <w:rsid w:val="003A24CD"/>
    <w:rsid w:val="003A452F"/>
    <w:rsid w:val="003B0E82"/>
    <w:rsid w:val="003C1493"/>
    <w:rsid w:val="003C1AC3"/>
    <w:rsid w:val="003C6594"/>
    <w:rsid w:val="003E07DC"/>
    <w:rsid w:val="003E2451"/>
    <w:rsid w:val="003E44F7"/>
    <w:rsid w:val="003E4FC5"/>
    <w:rsid w:val="003F15F5"/>
    <w:rsid w:val="003F5F07"/>
    <w:rsid w:val="00404DAE"/>
    <w:rsid w:val="00421432"/>
    <w:rsid w:val="00422A8E"/>
    <w:rsid w:val="0043251E"/>
    <w:rsid w:val="00432767"/>
    <w:rsid w:val="00436ABA"/>
    <w:rsid w:val="004400EF"/>
    <w:rsid w:val="00447BD2"/>
    <w:rsid w:val="00451C93"/>
    <w:rsid w:val="00452DB5"/>
    <w:rsid w:val="004579F0"/>
    <w:rsid w:val="0046791D"/>
    <w:rsid w:val="00470827"/>
    <w:rsid w:val="00473175"/>
    <w:rsid w:val="004773BC"/>
    <w:rsid w:val="00482682"/>
    <w:rsid w:val="00485BCC"/>
    <w:rsid w:val="00486CB6"/>
    <w:rsid w:val="004876E9"/>
    <w:rsid w:val="00494551"/>
    <w:rsid w:val="004C3926"/>
    <w:rsid w:val="004C41CF"/>
    <w:rsid w:val="004C52C7"/>
    <w:rsid w:val="004D4E0F"/>
    <w:rsid w:val="004D665B"/>
    <w:rsid w:val="004D79E8"/>
    <w:rsid w:val="004E5ACC"/>
    <w:rsid w:val="00500F7D"/>
    <w:rsid w:val="005039E7"/>
    <w:rsid w:val="00511669"/>
    <w:rsid w:val="005175AA"/>
    <w:rsid w:val="0052297B"/>
    <w:rsid w:val="0052435A"/>
    <w:rsid w:val="005252EC"/>
    <w:rsid w:val="0053016C"/>
    <w:rsid w:val="00531655"/>
    <w:rsid w:val="005366B4"/>
    <w:rsid w:val="00541C4E"/>
    <w:rsid w:val="00542836"/>
    <w:rsid w:val="0054343C"/>
    <w:rsid w:val="0054433F"/>
    <w:rsid w:val="00546F84"/>
    <w:rsid w:val="00553495"/>
    <w:rsid w:val="00560581"/>
    <w:rsid w:val="005620A9"/>
    <w:rsid w:val="00567319"/>
    <w:rsid w:val="00570FA9"/>
    <w:rsid w:val="005715A0"/>
    <w:rsid w:val="00574F98"/>
    <w:rsid w:val="00595773"/>
    <w:rsid w:val="005968E5"/>
    <w:rsid w:val="005B2FFA"/>
    <w:rsid w:val="005C3BB3"/>
    <w:rsid w:val="005C5590"/>
    <w:rsid w:val="005D57DE"/>
    <w:rsid w:val="005E2174"/>
    <w:rsid w:val="005E2AE5"/>
    <w:rsid w:val="005E4779"/>
    <w:rsid w:val="00600C4B"/>
    <w:rsid w:val="00603805"/>
    <w:rsid w:val="00610248"/>
    <w:rsid w:val="00610D30"/>
    <w:rsid w:val="006150B7"/>
    <w:rsid w:val="00616AA0"/>
    <w:rsid w:val="00621E0E"/>
    <w:rsid w:val="006266E7"/>
    <w:rsid w:val="00634552"/>
    <w:rsid w:val="006358DC"/>
    <w:rsid w:val="0063671F"/>
    <w:rsid w:val="006420AB"/>
    <w:rsid w:val="00643E94"/>
    <w:rsid w:val="006456EC"/>
    <w:rsid w:val="006501FD"/>
    <w:rsid w:val="00653154"/>
    <w:rsid w:val="00654FF4"/>
    <w:rsid w:val="0065620B"/>
    <w:rsid w:val="006579F4"/>
    <w:rsid w:val="0066071F"/>
    <w:rsid w:val="00667920"/>
    <w:rsid w:val="0066793E"/>
    <w:rsid w:val="00671742"/>
    <w:rsid w:val="00677670"/>
    <w:rsid w:val="00684104"/>
    <w:rsid w:val="006875D3"/>
    <w:rsid w:val="0069103A"/>
    <w:rsid w:val="0069581E"/>
    <w:rsid w:val="0069673F"/>
    <w:rsid w:val="006A3ABF"/>
    <w:rsid w:val="006A5AA5"/>
    <w:rsid w:val="006B1DFE"/>
    <w:rsid w:val="006C41F6"/>
    <w:rsid w:val="006C5B5F"/>
    <w:rsid w:val="006D0237"/>
    <w:rsid w:val="006D28A9"/>
    <w:rsid w:val="006E0280"/>
    <w:rsid w:val="006E5AD6"/>
    <w:rsid w:val="006E6E89"/>
    <w:rsid w:val="006E7C13"/>
    <w:rsid w:val="00700056"/>
    <w:rsid w:val="007047F8"/>
    <w:rsid w:val="0071028F"/>
    <w:rsid w:val="00710358"/>
    <w:rsid w:val="007222E0"/>
    <w:rsid w:val="00723BAE"/>
    <w:rsid w:val="00736262"/>
    <w:rsid w:val="00737506"/>
    <w:rsid w:val="007439C1"/>
    <w:rsid w:val="00752245"/>
    <w:rsid w:val="00754CF8"/>
    <w:rsid w:val="00760498"/>
    <w:rsid w:val="00765E56"/>
    <w:rsid w:val="00774D48"/>
    <w:rsid w:val="0077706A"/>
    <w:rsid w:val="00785122"/>
    <w:rsid w:val="0078798D"/>
    <w:rsid w:val="0079725E"/>
    <w:rsid w:val="00797AD4"/>
    <w:rsid w:val="007B13FB"/>
    <w:rsid w:val="007B3E04"/>
    <w:rsid w:val="007B7FE4"/>
    <w:rsid w:val="007C15B5"/>
    <w:rsid w:val="007C173E"/>
    <w:rsid w:val="007C2C9E"/>
    <w:rsid w:val="007D16B2"/>
    <w:rsid w:val="007D1AAA"/>
    <w:rsid w:val="007D4127"/>
    <w:rsid w:val="007D64AF"/>
    <w:rsid w:val="00804208"/>
    <w:rsid w:val="008119C3"/>
    <w:rsid w:val="00821C8A"/>
    <w:rsid w:val="0082302C"/>
    <w:rsid w:val="0082391B"/>
    <w:rsid w:val="008248EE"/>
    <w:rsid w:val="00831CC9"/>
    <w:rsid w:val="00836B04"/>
    <w:rsid w:val="00843A41"/>
    <w:rsid w:val="00846B02"/>
    <w:rsid w:val="008472E0"/>
    <w:rsid w:val="008477F4"/>
    <w:rsid w:val="00865488"/>
    <w:rsid w:val="008659EE"/>
    <w:rsid w:val="008669A7"/>
    <w:rsid w:val="008758F6"/>
    <w:rsid w:val="00876D19"/>
    <w:rsid w:val="00880F38"/>
    <w:rsid w:val="0088179F"/>
    <w:rsid w:val="00890065"/>
    <w:rsid w:val="008950AD"/>
    <w:rsid w:val="008972C4"/>
    <w:rsid w:val="008A20F1"/>
    <w:rsid w:val="008A3FBF"/>
    <w:rsid w:val="008B1AFC"/>
    <w:rsid w:val="008B56E7"/>
    <w:rsid w:val="008B5FDB"/>
    <w:rsid w:val="008B6C27"/>
    <w:rsid w:val="008C5A7C"/>
    <w:rsid w:val="008D27DB"/>
    <w:rsid w:val="008E384B"/>
    <w:rsid w:val="008F3801"/>
    <w:rsid w:val="008F5D57"/>
    <w:rsid w:val="008F7D67"/>
    <w:rsid w:val="00901AF9"/>
    <w:rsid w:val="00903A30"/>
    <w:rsid w:val="00911F5C"/>
    <w:rsid w:val="00915231"/>
    <w:rsid w:val="009213F5"/>
    <w:rsid w:val="00923F88"/>
    <w:rsid w:val="009306A5"/>
    <w:rsid w:val="00932668"/>
    <w:rsid w:val="0094040F"/>
    <w:rsid w:val="00942942"/>
    <w:rsid w:val="0097422A"/>
    <w:rsid w:val="00976A5E"/>
    <w:rsid w:val="00980018"/>
    <w:rsid w:val="0098755B"/>
    <w:rsid w:val="00991B73"/>
    <w:rsid w:val="009A5558"/>
    <w:rsid w:val="009B4DF5"/>
    <w:rsid w:val="009C15F5"/>
    <w:rsid w:val="009C33B2"/>
    <w:rsid w:val="009C6082"/>
    <w:rsid w:val="009C7263"/>
    <w:rsid w:val="009D4CF1"/>
    <w:rsid w:val="009D7094"/>
    <w:rsid w:val="009E154C"/>
    <w:rsid w:val="009E345F"/>
    <w:rsid w:val="009E36B0"/>
    <w:rsid w:val="009E5F4D"/>
    <w:rsid w:val="009F3D6D"/>
    <w:rsid w:val="009F40C4"/>
    <w:rsid w:val="009F5FE6"/>
    <w:rsid w:val="00A003E8"/>
    <w:rsid w:val="00A12032"/>
    <w:rsid w:val="00A13FB3"/>
    <w:rsid w:val="00A1469C"/>
    <w:rsid w:val="00A21D37"/>
    <w:rsid w:val="00A23360"/>
    <w:rsid w:val="00A25D6C"/>
    <w:rsid w:val="00A32811"/>
    <w:rsid w:val="00A41F1A"/>
    <w:rsid w:val="00A44547"/>
    <w:rsid w:val="00A44664"/>
    <w:rsid w:val="00A50023"/>
    <w:rsid w:val="00A6124B"/>
    <w:rsid w:val="00A66C35"/>
    <w:rsid w:val="00A70788"/>
    <w:rsid w:val="00A751E3"/>
    <w:rsid w:val="00A839FF"/>
    <w:rsid w:val="00A923ED"/>
    <w:rsid w:val="00A9355E"/>
    <w:rsid w:val="00A94F41"/>
    <w:rsid w:val="00A966C4"/>
    <w:rsid w:val="00AA6A62"/>
    <w:rsid w:val="00AB7E6E"/>
    <w:rsid w:val="00AC472B"/>
    <w:rsid w:val="00AC6BD8"/>
    <w:rsid w:val="00AD21A2"/>
    <w:rsid w:val="00AE02B9"/>
    <w:rsid w:val="00AE12FC"/>
    <w:rsid w:val="00B11E45"/>
    <w:rsid w:val="00B135AD"/>
    <w:rsid w:val="00B1421D"/>
    <w:rsid w:val="00B15674"/>
    <w:rsid w:val="00B22873"/>
    <w:rsid w:val="00B44DBE"/>
    <w:rsid w:val="00B454B9"/>
    <w:rsid w:val="00B4758C"/>
    <w:rsid w:val="00B63963"/>
    <w:rsid w:val="00B654FC"/>
    <w:rsid w:val="00B743C3"/>
    <w:rsid w:val="00B948A0"/>
    <w:rsid w:val="00BA22F3"/>
    <w:rsid w:val="00BB0365"/>
    <w:rsid w:val="00BB18CA"/>
    <w:rsid w:val="00BB2E01"/>
    <w:rsid w:val="00BB62C5"/>
    <w:rsid w:val="00BB7899"/>
    <w:rsid w:val="00BD3A4F"/>
    <w:rsid w:val="00BD5EC0"/>
    <w:rsid w:val="00BE596F"/>
    <w:rsid w:val="00C10E78"/>
    <w:rsid w:val="00C114DC"/>
    <w:rsid w:val="00C21FC1"/>
    <w:rsid w:val="00C262A9"/>
    <w:rsid w:val="00C27E94"/>
    <w:rsid w:val="00C300A1"/>
    <w:rsid w:val="00C37CCC"/>
    <w:rsid w:val="00C41E08"/>
    <w:rsid w:val="00C424CA"/>
    <w:rsid w:val="00C44AF0"/>
    <w:rsid w:val="00C51D6B"/>
    <w:rsid w:val="00C553A9"/>
    <w:rsid w:val="00C6039D"/>
    <w:rsid w:val="00C729AA"/>
    <w:rsid w:val="00C750E2"/>
    <w:rsid w:val="00C75AB2"/>
    <w:rsid w:val="00C77547"/>
    <w:rsid w:val="00C818A3"/>
    <w:rsid w:val="00C87BCE"/>
    <w:rsid w:val="00C934F3"/>
    <w:rsid w:val="00CA3975"/>
    <w:rsid w:val="00CB1E7C"/>
    <w:rsid w:val="00CB2CFB"/>
    <w:rsid w:val="00CB2ECF"/>
    <w:rsid w:val="00CB5CAD"/>
    <w:rsid w:val="00CC261B"/>
    <w:rsid w:val="00CC50DF"/>
    <w:rsid w:val="00CD229F"/>
    <w:rsid w:val="00CE482D"/>
    <w:rsid w:val="00CE59D6"/>
    <w:rsid w:val="00CE78E8"/>
    <w:rsid w:val="00CF3DF9"/>
    <w:rsid w:val="00CF7282"/>
    <w:rsid w:val="00D02BEC"/>
    <w:rsid w:val="00D03764"/>
    <w:rsid w:val="00D064BF"/>
    <w:rsid w:val="00D107F2"/>
    <w:rsid w:val="00D129C9"/>
    <w:rsid w:val="00D136CA"/>
    <w:rsid w:val="00D2004F"/>
    <w:rsid w:val="00D2453B"/>
    <w:rsid w:val="00D26A88"/>
    <w:rsid w:val="00D33E59"/>
    <w:rsid w:val="00D413D7"/>
    <w:rsid w:val="00D46210"/>
    <w:rsid w:val="00D520E6"/>
    <w:rsid w:val="00D627BF"/>
    <w:rsid w:val="00D637B5"/>
    <w:rsid w:val="00D645E1"/>
    <w:rsid w:val="00D656FC"/>
    <w:rsid w:val="00D7078E"/>
    <w:rsid w:val="00D909CB"/>
    <w:rsid w:val="00D922D4"/>
    <w:rsid w:val="00D93F3E"/>
    <w:rsid w:val="00DA3D33"/>
    <w:rsid w:val="00DA564B"/>
    <w:rsid w:val="00DB04A7"/>
    <w:rsid w:val="00DB21D9"/>
    <w:rsid w:val="00DD55D3"/>
    <w:rsid w:val="00DD6105"/>
    <w:rsid w:val="00DD6260"/>
    <w:rsid w:val="00DE3523"/>
    <w:rsid w:val="00DE3A4D"/>
    <w:rsid w:val="00DE3AE8"/>
    <w:rsid w:val="00DF265A"/>
    <w:rsid w:val="00E00BC0"/>
    <w:rsid w:val="00E01863"/>
    <w:rsid w:val="00E16FD9"/>
    <w:rsid w:val="00E33BBC"/>
    <w:rsid w:val="00E348E4"/>
    <w:rsid w:val="00E361AD"/>
    <w:rsid w:val="00E604BF"/>
    <w:rsid w:val="00E60E3D"/>
    <w:rsid w:val="00E64774"/>
    <w:rsid w:val="00E64A48"/>
    <w:rsid w:val="00E71796"/>
    <w:rsid w:val="00E73E12"/>
    <w:rsid w:val="00E80761"/>
    <w:rsid w:val="00E82CB0"/>
    <w:rsid w:val="00E84470"/>
    <w:rsid w:val="00E90426"/>
    <w:rsid w:val="00E90F84"/>
    <w:rsid w:val="00E94074"/>
    <w:rsid w:val="00EA5133"/>
    <w:rsid w:val="00EA6734"/>
    <w:rsid w:val="00EC0834"/>
    <w:rsid w:val="00EC18B1"/>
    <w:rsid w:val="00ED038F"/>
    <w:rsid w:val="00ED20D1"/>
    <w:rsid w:val="00ED33B8"/>
    <w:rsid w:val="00EF4641"/>
    <w:rsid w:val="00EF7266"/>
    <w:rsid w:val="00EF77A5"/>
    <w:rsid w:val="00F114A1"/>
    <w:rsid w:val="00F175E5"/>
    <w:rsid w:val="00F23155"/>
    <w:rsid w:val="00F241A1"/>
    <w:rsid w:val="00F25CF0"/>
    <w:rsid w:val="00F34FAD"/>
    <w:rsid w:val="00F355B2"/>
    <w:rsid w:val="00F56A21"/>
    <w:rsid w:val="00F61AD6"/>
    <w:rsid w:val="00F6263E"/>
    <w:rsid w:val="00F64F77"/>
    <w:rsid w:val="00F65739"/>
    <w:rsid w:val="00F70DD5"/>
    <w:rsid w:val="00F777A0"/>
    <w:rsid w:val="00F823DE"/>
    <w:rsid w:val="00F82FE9"/>
    <w:rsid w:val="00F84C32"/>
    <w:rsid w:val="00F91224"/>
    <w:rsid w:val="00F96579"/>
    <w:rsid w:val="00FA0388"/>
    <w:rsid w:val="00FA512A"/>
    <w:rsid w:val="00FA7049"/>
    <w:rsid w:val="00FA7845"/>
    <w:rsid w:val="00FB365C"/>
    <w:rsid w:val="00FC7B2E"/>
    <w:rsid w:val="00FD04C1"/>
    <w:rsid w:val="00FD0984"/>
    <w:rsid w:val="00FD7F7B"/>
    <w:rsid w:val="00FE1108"/>
    <w:rsid w:val="00FE3516"/>
    <w:rsid w:val="00FE447F"/>
    <w:rsid w:val="00FE4B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54C39"/>
  <w15:chartTrackingRefBased/>
  <w15:docId w15:val="{05F05B70-1386-3D4B-9EFD-3F426F257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726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620B"/>
    <w:rPr>
      <w:color w:val="0000FF"/>
      <w:u w:val="single"/>
    </w:rPr>
  </w:style>
  <w:style w:type="character" w:styleId="UnresolvedMention">
    <w:name w:val="Unresolved Mention"/>
    <w:basedOn w:val="DefaultParagraphFont"/>
    <w:uiPriority w:val="99"/>
    <w:semiHidden/>
    <w:unhideWhenUsed/>
    <w:rsid w:val="00876D19"/>
    <w:rPr>
      <w:color w:val="605E5C"/>
      <w:shd w:val="clear" w:color="auto" w:fill="E1DFDD"/>
    </w:rPr>
  </w:style>
  <w:style w:type="paragraph" w:styleId="NormalWeb">
    <w:name w:val="Normal (Web)"/>
    <w:basedOn w:val="Normal"/>
    <w:link w:val="NormalWebChar"/>
    <w:uiPriority w:val="99"/>
    <w:unhideWhenUsed/>
    <w:rsid w:val="00876D19"/>
    <w:pPr>
      <w:spacing w:before="100" w:beforeAutospacing="1" w:after="100" w:afterAutospacing="1"/>
    </w:pPr>
    <w:rPr>
      <w:lang w:eastAsia="en-US"/>
    </w:rPr>
  </w:style>
  <w:style w:type="paragraph" w:customStyle="1" w:styleId="EndNoteBibliographyTitle">
    <w:name w:val="EndNote Bibliography Title"/>
    <w:basedOn w:val="Normal"/>
    <w:link w:val="EndNoteBibliographyTitleChar"/>
    <w:rsid w:val="00F241A1"/>
    <w:pPr>
      <w:jc w:val="center"/>
    </w:pPr>
  </w:style>
  <w:style w:type="character" w:customStyle="1" w:styleId="NormalWebChar">
    <w:name w:val="Normal (Web) Char"/>
    <w:basedOn w:val="DefaultParagraphFont"/>
    <w:link w:val="NormalWeb"/>
    <w:uiPriority w:val="99"/>
    <w:rsid w:val="00F241A1"/>
    <w:rPr>
      <w:rFonts w:ascii="Times New Roman" w:eastAsia="Times New Roman" w:hAnsi="Times New Roman" w:cs="Times New Roman"/>
      <w:lang w:eastAsia="en-US"/>
    </w:rPr>
  </w:style>
  <w:style w:type="character" w:customStyle="1" w:styleId="EndNoteBibliographyTitleChar">
    <w:name w:val="EndNote Bibliography Title Char"/>
    <w:basedOn w:val="NormalWebChar"/>
    <w:link w:val="EndNoteBibliographyTitle"/>
    <w:rsid w:val="00F241A1"/>
    <w:rPr>
      <w:rFonts w:ascii="Times New Roman" w:eastAsia="Times New Roman" w:hAnsi="Times New Roman" w:cs="Times New Roman"/>
      <w:lang w:eastAsia="en-US"/>
    </w:rPr>
  </w:style>
  <w:style w:type="paragraph" w:customStyle="1" w:styleId="EndNoteBibliography">
    <w:name w:val="EndNote Bibliography"/>
    <w:basedOn w:val="Normal"/>
    <w:link w:val="EndNoteBibliographyChar"/>
    <w:rsid w:val="00F241A1"/>
  </w:style>
  <w:style w:type="character" w:customStyle="1" w:styleId="EndNoteBibliographyChar">
    <w:name w:val="EndNote Bibliography Char"/>
    <w:basedOn w:val="NormalWebChar"/>
    <w:link w:val="EndNoteBibliography"/>
    <w:rsid w:val="00F241A1"/>
    <w:rPr>
      <w:rFonts w:ascii="Times New Roman" w:eastAsia="Times New Roman" w:hAnsi="Times New Roman" w:cs="Times New Roman"/>
      <w:lang w:eastAsia="en-US"/>
    </w:rPr>
  </w:style>
  <w:style w:type="character" w:styleId="CommentReference">
    <w:name w:val="annotation reference"/>
    <w:basedOn w:val="DefaultParagraphFont"/>
    <w:uiPriority w:val="99"/>
    <w:semiHidden/>
    <w:unhideWhenUsed/>
    <w:rsid w:val="00FD7F7B"/>
    <w:rPr>
      <w:sz w:val="16"/>
      <w:szCs w:val="16"/>
    </w:rPr>
  </w:style>
  <w:style w:type="paragraph" w:styleId="CommentText">
    <w:name w:val="annotation text"/>
    <w:basedOn w:val="Normal"/>
    <w:link w:val="CommentTextChar"/>
    <w:uiPriority w:val="99"/>
    <w:semiHidden/>
    <w:unhideWhenUsed/>
    <w:rsid w:val="00FD7F7B"/>
    <w:rPr>
      <w:sz w:val="20"/>
      <w:szCs w:val="20"/>
    </w:rPr>
  </w:style>
  <w:style w:type="character" w:customStyle="1" w:styleId="CommentTextChar">
    <w:name w:val="Comment Text Char"/>
    <w:basedOn w:val="DefaultParagraphFont"/>
    <w:link w:val="CommentText"/>
    <w:uiPriority w:val="99"/>
    <w:semiHidden/>
    <w:rsid w:val="00FD7F7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D7F7B"/>
    <w:rPr>
      <w:b/>
      <w:bCs/>
    </w:rPr>
  </w:style>
  <w:style w:type="character" w:customStyle="1" w:styleId="CommentSubjectChar">
    <w:name w:val="Comment Subject Char"/>
    <w:basedOn w:val="CommentTextChar"/>
    <w:link w:val="CommentSubject"/>
    <w:uiPriority w:val="99"/>
    <w:semiHidden/>
    <w:rsid w:val="00FD7F7B"/>
    <w:rPr>
      <w:rFonts w:ascii="Times New Roman" w:eastAsia="Times New Roman" w:hAnsi="Times New Roman" w:cs="Times New Roman"/>
      <w:b/>
      <w:bCs/>
      <w:sz w:val="20"/>
      <w:szCs w:val="20"/>
    </w:rPr>
  </w:style>
  <w:style w:type="table" w:styleId="TableGrid">
    <w:name w:val="Table Grid"/>
    <w:basedOn w:val="TableNormal"/>
    <w:uiPriority w:val="39"/>
    <w:rsid w:val="00A21D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E3523"/>
    <w:rPr>
      <w:rFonts w:ascii="Times New Roman" w:eastAsia="Times New Roman" w:hAnsi="Times New Roman" w:cs="Times New Roman"/>
    </w:rPr>
  </w:style>
  <w:style w:type="character" w:customStyle="1" w:styleId="apple-converted-space">
    <w:name w:val="apple-converted-space"/>
    <w:basedOn w:val="DefaultParagraphFont"/>
    <w:rsid w:val="00E01863"/>
  </w:style>
  <w:style w:type="paragraph" w:styleId="Footer">
    <w:name w:val="footer"/>
    <w:basedOn w:val="Normal"/>
    <w:link w:val="FooterChar"/>
    <w:uiPriority w:val="99"/>
    <w:unhideWhenUsed/>
    <w:rsid w:val="0069103A"/>
    <w:pPr>
      <w:tabs>
        <w:tab w:val="center" w:pos="4680"/>
        <w:tab w:val="right" w:pos="9360"/>
      </w:tabs>
    </w:pPr>
  </w:style>
  <w:style w:type="character" w:customStyle="1" w:styleId="FooterChar">
    <w:name w:val="Footer Char"/>
    <w:basedOn w:val="DefaultParagraphFont"/>
    <w:link w:val="Footer"/>
    <w:uiPriority w:val="99"/>
    <w:rsid w:val="0069103A"/>
    <w:rPr>
      <w:rFonts w:ascii="Times New Roman" w:eastAsia="Times New Roman" w:hAnsi="Times New Roman" w:cs="Times New Roman"/>
    </w:rPr>
  </w:style>
  <w:style w:type="character" w:styleId="PageNumber">
    <w:name w:val="page number"/>
    <w:basedOn w:val="DefaultParagraphFont"/>
    <w:uiPriority w:val="99"/>
    <w:semiHidden/>
    <w:unhideWhenUsed/>
    <w:rsid w:val="0069103A"/>
  </w:style>
  <w:style w:type="character" w:styleId="Emphasis">
    <w:name w:val="Emphasis"/>
    <w:basedOn w:val="DefaultParagraphFont"/>
    <w:uiPriority w:val="20"/>
    <w:qFormat/>
    <w:rsid w:val="005620A9"/>
    <w:rPr>
      <w:i/>
      <w:iCs/>
    </w:rPr>
  </w:style>
  <w:style w:type="paragraph" w:customStyle="1" w:styleId="Default">
    <w:name w:val="Default"/>
    <w:rsid w:val="00B63963"/>
    <w:pPr>
      <w:autoSpaceDE w:val="0"/>
      <w:autoSpaceDN w:val="0"/>
      <w:adjustRightInd w:val="0"/>
    </w:pPr>
    <w:rPr>
      <w:rFonts w:ascii="Times New Roman" w:hAnsi="Times New Roman" w:cs="Times New Roman"/>
      <w:color w:val="000000"/>
    </w:rPr>
  </w:style>
  <w:style w:type="character" w:styleId="PlaceholderText">
    <w:name w:val="Placeholder Text"/>
    <w:basedOn w:val="DefaultParagraphFont"/>
    <w:uiPriority w:val="99"/>
    <w:semiHidden/>
    <w:rsid w:val="00FB365C"/>
    <w:rPr>
      <w:color w:val="808080"/>
    </w:rPr>
  </w:style>
  <w:style w:type="paragraph" w:styleId="ListParagraph">
    <w:name w:val="List Paragraph"/>
    <w:basedOn w:val="Normal"/>
    <w:uiPriority w:val="34"/>
    <w:qFormat/>
    <w:rsid w:val="00E33B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865806">
      <w:bodyDiv w:val="1"/>
      <w:marLeft w:val="0"/>
      <w:marRight w:val="0"/>
      <w:marTop w:val="0"/>
      <w:marBottom w:val="0"/>
      <w:divBdr>
        <w:top w:val="none" w:sz="0" w:space="0" w:color="auto"/>
        <w:left w:val="none" w:sz="0" w:space="0" w:color="auto"/>
        <w:bottom w:val="none" w:sz="0" w:space="0" w:color="auto"/>
        <w:right w:val="none" w:sz="0" w:space="0" w:color="auto"/>
      </w:divBdr>
    </w:div>
    <w:div w:id="647368218">
      <w:bodyDiv w:val="1"/>
      <w:marLeft w:val="0"/>
      <w:marRight w:val="0"/>
      <w:marTop w:val="0"/>
      <w:marBottom w:val="0"/>
      <w:divBdr>
        <w:top w:val="none" w:sz="0" w:space="0" w:color="auto"/>
        <w:left w:val="none" w:sz="0" w:space="0" w:color="auto"/>
        <w:bottom w:val="none" w:sz="0" w:space="0" w:color="auto"/>
        <w:right w:val="none" w:sz="0" w:space="0" w:color="auto"/>
      </w:divBdr>
    </w:div>
    <w:div w:id="666983337">
      <w:bodyDiv w:val="1"/>
      <w:marLeft w:val="0"/>
      <w:marRight w:val="0"/>
      <w:marTop w:val="0"/>
      <w:marBottom w:val="0"/>
      <w:divBdr>
        <w:top w:val="none" w:sz="0" w:space="0" w:color="auto"/>
        <w:left w:val="none" w:sz="0" w:space="0" w:color="auto"/>
        <w:bottom w:val="none" w:sz="0" w:space="0" w:color="auto"/>
        <w:right w:val="none" w:sz="0" w:space="0" w:color="auto"/>
      </w:divBdr>
    </w:div>
    <w:div w:id="671642604">
      <w:bodyDiv w:val="1"/>
      <w:marLeft w:val="0"/>
      <w:marRight w:val="0"/>
      <w:marTop w:val="0"/>
      <w:marBottom w:val="0"/>
      <w:divBdr>
        <w:top w:val="none" w:sz="0" w:space="0" w:color="auto"/>
        <w:left w:val="none" w:sz="0" w:space="0" w:color="auto"/>
        <w:bottom w:val="none" w:sz="0" w:space="0" w:color="auto"/>
        <w:right w:val="none" w:sz="0" w:space="0" w:color="auto"/>
      </w:divBdr>
    </w:div>
    <w:div w:id="755398165">
      <w:bodyDiv w:val="1"/>
      <w:marLeft w:val="0"/>
      <w:marRight w:val="0"/>
      <w:marTop w:val="0"/>
      <w:marBottom w:val="0"/>
      <w:divBdr>
        <w:top w:val="none" w:sz="0" w:space="0" w:color="auto"/>
        <w:left w:val="none" w:sz="0" w:space="0" w:color="auto"/>
        <w:bottom w:val="none" w:sz="0" w:space="0" w:color="auto"/>
        <w:right w:val="none" w:sz="0" w:space="0" w:color="auto"/>
      </w:divBdr>
    </w:div>
    <w:div w:id="793211105">
      <w:bodyDiv w:val="1"/>
      <w:marLeft w:val="0"/>
      <w:marRight w:val="0"/>
      <w:marTop w:val="0"/>
      <w:marBottom w:val="0"/>
      <w:divBdr>
        <w:top w:val="none" w:sz="0" w:space="0" w:color="auto"/>
        <w:left w:val="none" w:sz="0" w:space="0" w:color="auto"/>
        <w:bottom w:val="none" w:sz="0" w:space="0" w:color="auto"/>
        <w:right w:val="none" w:sz="0" w:space="0" w:color="auto"/>
      </w:divBdr>
    </w:div>
    <w:div w:id="934820916">
      <w:bodyDiv w:val="1"/>
      <w:marLeft w:val="0"/>
      <w:marRight w:val="0"/>
      <w:marTop w:val="0"/>
      <w:marBottom w:val="0"/>
      <w:divBdr>
        <w:top w:val="none" w:sz="0" w:space="0" w:color="auto"/>
        <w:left w:val="none" w:sz="0" w:space="0" w:color="auto"/>
        <w:bottom w:val="none" w:sz="0" w:space="0" w:color="auto"/>
        <w:right w:val="none" w:sz="0" w:space="0" w:color="auto"/>
      </w:divBdr>
    </w:div>
    <w:div w:id="1004746244">
      <w:bodyDiv w:val="1"/>
      <w:marLeft w:val="0"/>
      <w:marRight w:val="0"/>
      <w:marTop w:val="0"/>
      <w:marBottom w:val="0"/>
      <w:divBdr>
        <w:top w:val="none" w:sz="0" w:space="0" w:color="auto"/>
        <w:left w:val="none" w:sz="0" w:space="0" w:color="auto"/>
        <w:bottom w:val="none" w:sz="0" w:space="0" w:color="auto"/>
        <w:right w:val="none" w:sz="0" w:space="0" w:color="auto"/>
      </w:divBdr>
    </w:div>
    <w:div w:id="1015961140">
      <w:bodyDiv w:val="1"/>
      <w:marLeft w:val="0"/>
      <w:marRight w:val="0"/>
      <w:marTop w:val="0"/>
      <w:marBottom w:val="0"/>
      <w:divBdr>
        <w:top w:val="none" w:sz="0" w:space="0" w:color="auto"/>
        <w:left w:val="none" w:sz="0" w:space="0" w:color="auto"/>
        <w:bottom w:val="none" w:sz="0" w:space="0" w:color="auto"/>
        <w:right w:val="none" w:sz="0" w:space="0" w:color="auto"/>
      </w:divBdr>
    </w:div>
    <w:div w:id="1040979440">
      <w:bodyDiv w:val="1"/>
      <w:marLeft w:val="0"/>
      <w:marRight w:val="0"/>
      <w:marTop w:val="0"/>
      <w:marBottom w:val="0"/>
      <w:divBdr>
        <w:top w:val="none" w:sz="0" w:space="0" w:color="auto"/>
        <w:left w:val="none" w:sz="0" w:space="0" w:color="auto"/>
        <w:bottom w:val="none" w:sz="0" w:space="0" w:color="auto"/>
        <w:right w:val="none" w:sz="0" w:space="0" w:color="auto"/>
      </w:divBdr>
    </w:div>
    <w:div w:id="1127623024">
      <w:bodyDiv w:val="1"/>
      <w:marLeft w:val="0"/>
      <w:marRight w:val="0"/>
      <w:marTop w:val="0"/>
      <w:marBottom w:val="0"/>
      <w:divBdr>
        <w:top w:val="none" w:sz="0" w:space="0" w:color="auto"/>
        <w:left w:val="none" w:sz="0" w:space="0" w:color="auto"/>
        <w:bottom w:val="none" w:sz="0" w:space="0" w:color="auto"/>
        <w:right w:val="none" w:sz="0" w:space="0" w:color="auto"/>
      </w:divBdr>
    </w:div>
    <w:div w:id="1137993075">
      <w:bodyDiv w:val="1"/>
      <w:marLeft w:val="0"/>
      <w:marRight w:val="0"/>
      <w:marTop w:val="0"/>
      <w:marBottom w:val="0"/>
      <w:divBdr>
        <w:top w:val="none" w:sz="0" w:space="0" w:color="auto"/>
        <w:left w:val="none" w:sz="0" w:space="0" w:color="auto"/>
        <w:bottom w:val="none" w:sz="0" w:space="0" w:color="auto"/>
        <w:right w:val="none" w:sz="0" w:space="0" w:color="auto"/>
      </w:divBdr>
    </w:div>
    <w:div w:id="1155880519">
      <w:bodyDiv w:val="1"/>
      <w:marLeft w:val="0"/>
      <w:marRight w:val="0"/>
      <w:marTop w:val="0"/>
      <w:marBottom w:val="0"/>
      <w:divBdr>
        <w:top w:val="none" w:sz="0" w:space="0" w:color="auto"/>
        <w:left w:val="none" w:sz="0" w:space="0" w:color="auto"/>
        <w:bottom w:val="none" w:sz="0" w:space="0" w:color="auto"/>
        <w:right w:val="none" w:sz="0" w:space="0" w:color="auto"/>
      </w:divBdr>
    </w:div>
    <w:div w:id="1210534642">
      <w:bodyDiv w:val="1"/>
      <w:marLeft w:val="0"/>
      <w:marRight w:val="0"/>
      <w:marTop w:val="0"/>
      <w:marBottom w:val="0"/>
      <w:divBdr>
        <w:top w:val="none" w:sz="0" w:space="0" w:color="auto"/>
        <w:left w:val="none" w:sz="0" w:space="0" w:color="auto"/>
        <w:bottom w:val="none" w:sz="0" w:space="0" w:color="auto"/>
        <w:right w:val="none" w:sz="0" w:space="0" w:color="auto"/>
      </w:divBdr>
    </w:div>
    <w:div w:id="1439520270">
      <w:bodyDiv w:val="1"/>
      <w:marLeft w:val="0"/>
      <w:marRight w:val="0"/>
      <w:marTop w:val="0"/>
      <w:marBottom w:val="0"/>
      <w:divBdr>
        <w:top w:val="none" w:sz="0" w:space="0" w:color="auto"/>
        <w:left w:val="none" w:sz="0" w:space="0" w:color="auto"/>
        <w:bottom w:val="none" w:sz="0" w:space="0" w:color="auto"/>
        <w:right w:val="none" w:sz="0" w:space="0" w:color="auto"/>
      </w:divBdr>
    </w:div>
    <w:div w:id="1557355987">
      <w:bodyDiv w:val="1"/>
      <w:marLeft w:val="0"/>
      <w:marRight w:val="0"/>
      <w:marTop w:val="0"/>
      <w:marBottom w:val="0"/>
      <w:divBdr>
        <w:top w:val="none" w:sz="0" w:space="0" w:color="auto"/>
        <w:left w:val="none" w:sz="0" w:space="0" w:color="auto"/>
        <w:bottom w:val="none" w:sz="0" w:space="0" w:color="auto"/>
        <w:right w:val="none" w:sz="0" w:space="0" w:color="auto"/>
      </w:divBdr>
    </w:div>
    <w:div w:id="1685741226">
      <w:bodyDiv w:val="1"/>
      <w:marLeft w:val="0"/>
      <w:marRight w:val="0"/>
      <w:marTop w:val="0"/>
      <w:marBottom w:val="0"/>
      <w:divBdr>
        <w:top w:val="none" w:sz="0" w:space="0" w:color="auto"/>
        <w:left w:val="none" w:sz="0" w:space="0" w:color="auto"/>
        <w:bottom w:val="none" w:sz="0" w:space="0" w:color="auto"/>
        <w:right w:val="none" w:sz="0" w:space="0" w:color="auto"/>
      </w:divBdr>
    </w:div>
    <w:div w:id="1900747561">
      <w:bodyDiv w:val="1"/>
      <w:marLeft w:val="0"/>
      <w:marRight w:val="0"/>
      <w:marTop w:val="0"/>
      <w:marBottom w:val="0"/>
      <w:divBdr>
        <w:top w:val="none" w:sz="0" w:space="0" w:color="auto"/>
        <w:left w:val="none" w:sz="0" w:space="0" w:color="auto"/>
        <w:bottom w:val="none" w:sz="0" w:space="0" w:color="auto"/>
        <w:right w:val="none" w:sz="0" w:space="0" w:color="auto"/>
      </w:divBdr>
    </w:div>
    <w:div w:id="1909807409">
      <w:bodyDiv w:val="1"/>
      <w:marLeft w:val="0"/>
      <w:marRight w:val="0"/>
      <w:marTop w:val="0"/>
      <w:marBottom w:val="0"/>
      <w:divBdr>
        <w:top w:val="none" w:sz="0" w:space="0" w:color="auto"/>
        <w:left w:val="none" w:sz="0" w:space="0" w:color="auto"/>
        <w:bottom w:val="none" w:sz="0" w:space="0" w:color="auto"/>
        <w:right w:val="none" w:sz="0" w:space="0" w:color="auto"/>
      </w:divBdr>
    </w:div>
    <w:div w:id="1971814172">
      <w:bodyDiv w:val="1"/>
      <w:marLeft w:val="0"/>
      <w:marRight w:val="0"/>
      <w:marTop w:val="0"/>
      <w:marBottom w:val="0"/>
      <w:divBdr>
        <w:top w:val="none" w:sz="0" w:space="0" w:color="auto"/>
        <w:left w:val="none" w:sz="0" w:space="0" w:color="auto"/>
        <w:bottom w:val="none" w:sz="0" w:space="0" w:color="auto"/>
        <w:right w:val="none" w:sz="0" w:space="0" w:color="auto"/>
      </w:divBdr>
      <w:divsChild>
        <w:div w:id="1198617844">
          <w:marLeft w:val="0"/>
          <w:marRight w:val="0"/>
          <w:marTop w:val="0"/>
          <w:marBottom w:val="0"/>
          <w:divBdr>
            <w:top w:val="none" w:sz="0" w:space="0" w:color="auto"/>
            <w:left w:val="none" w:sz="0" w:space="0" w:color="auto"/>
            <w:bottom w:val="none" w:sz="0" w:space="0" w:color="auto"/>
            <w:right w:val="none" w:sz="0" w:space="0" w:color="auto"/>
          </w:divBdr>
        </w:div>
        <w:div w:id="1389956741">
          <w:marLeft w:val="0"/>
          <w:marRight w:val="0"/>
          <w:marTop w:val="0"/>
          <w:marBottom w:val="0"/>
          <w:divBdr>
            <w:top w:val="none" w:sz="0" w:space="0" w:color="auto"/>
            <w:left w:val="none" w:sz="0" w:space="0" w:color="auto"/>
            <w:bottom w:val="none" w:sz="0" w:space="0" w:color="auto"/>
            <w:right w:val="none" w:sz="0" w:space="0" w:color="auto"/>
          </w:divBdr>
        </w:div>
        <w:div w:id="34164190">
          <w:marLeft w:val="0"/>
          <w:marRight w:val="0"/>
          <w:marTop w:val="0"/>
          <w:marBottom w:val="0"/>
          <w:divBdr>
            <w:top w:val="none" w:sz="0" w:space="0" w:color="auto"/>
            <w:left w:val="none" w:sz="0" w:space="0" w:color="auto"/>
            <w:bottom w:val="none" w:sz="0" w:space="0" w:color="auto"/>
            <w:right w:val="none" w:sz="0" w:space="0" w:color="auto"/>
          </w:divBdr>
        </w:div>
        <w:div w:id="1692300296">
          <w:marLeft w:val="0"/>
          <w:marRight w:val="0"/>
          <w:marTop w:val="0"/>
          <w:marBottom w:val="0"/>
          <w:divBdr>
            <w:top w:val="none" w:sz="0" w:space="0" w:color="auto"/>
            <w:left w:val="none" w:sz="0" w:space="0" w:color="auto"/>
            <w:bottom w:val="none" w:sz="0" w:space="0" w:color="auto"/>
            <w:right w:val="none" w:sz="0" w:space="0" w:color="auto"/>
          </w:divBdr>
        </w:div>
        <w:div w:id="219951205">
          <w:marLeft w:val="0"/>
          <w:marRight w:val="0"/>
          <w:marTop w:val="0"/>
          <w:marBottom w:val="0"/>
          <w:divBdr>
            <w:top w:val="none" w:sz="0" w:space="0" w:color="auto"/>
            <w:left w:val="none" w:sz="0" w:space="0" w:color="auto"/>
            <w:bottom w:val="none" w:sz="0" w:space="0" w:color="auto"/>
            <w:right w:val="none" w:sz="0" w:space="0" w:color="auto"/>
          </w:divBdr>
        </w:div>
        <w:div w:id="492255092">
          <w:marLeft w:val="0"/>
          <w:marRight w:val="0"/>
          <w:marTop w:val="0"/>
          <w:marBottom w:val="0"/>
          <w:divBdr>
            <w:top w:val="none" w:sz="0" w:space="0" w:color="auto"/>
            <w:left w:val="none" w:sz="0" w:space="0" w:color="auto"/>
            <w:bottom w:val="none" w:sz="0" w:space="0" w:color="auto"/>
            <w:right w:val="none" w:sz="0" w:space="0" w:color="auto"/>
          </w:divBdr>
        </w:div>
        <w:div w:id="2017341437">
          <w:marLeft w:val="0"/>
          <w:marRight w:val="0"/>
          <w:marTop w:val="0"/>
          <w:marBottom w:val="0"/>
          <w:divBdr>
            <w:top w:val="none" w:sz="0" w:space="0" w:color="auto"/>
            <w:left w:val="none" w:sz="0" w:space="0" w:color="auto"/>
            <w:bottom w:val="none" w:sz="0" w:space="0" w:color="auto"/>
            <w:right w:val="none" w:sz="0" w:space="0" w:color="auto"/>
          </w:divBdr>
        </w:div>
        <w:div w:id="321663313">
          <w:marLeft w:val="0"/>
          <w:marRight w:val="0"/>
          <w:marTop w:val="0"/>
          <w:marBottom w:val="0"/>
          <w:divBdr>
            <w:top w:val="none" w:sz="0" w:space="0" w:color="auto"/>
            <w:left w:val="none" w:sz="0" w:space="0" w:color="auto"/>
            <w:bottom w:val="none" w:sz="0" w:space="0" w:color="auto"/>
            <w:right w:val="none" w:sz="0" w:space="0" w:color="auto"/>
          </w:divBdr>
          <w:divsChild>
            <w:div w:id="1895385871">
              <w:marLeft w:val="0"/>
              <w:marRight w:val="0"/>
              <w:marTop w:val="0"/>
              <w:marBottom w:val="0"/>
              <w:divBdr>
                <w:top w:val="none" w:sz="0" w:space="0" w:color="auto"/>
                <w:left w:val="none" w:sz="0" w:space="0" w:color="auto"/>
                <w:bottom w:val="none" w:sz="0" w:space="0" w:color="auto"/>
                <w:right w:val="none" w:sz="0" w:space="0" w:color="auto"/>
              </w:divBdr>
              <w:divsChild>
                <w:div w:id="422385943">
                  <w:marLeft w:val="0"/>
                  <w:marRight w:val="0"/>
                  <w:marTop w:val="0"/>
                  <w:marBottom w:val="0"/>
                  <w:divBdr>
                    <w:top w:val="none" w:sz="0" w:space="0" w:color="auto"/>
                    <w:left w:val="none" w:sz="0" w:space="0" w:color="auto"/>
                    <w:bottom w:val="none" w:sz="0" w:space="0" w:color="auto"/>
                    <w:right w:val="none" w:sz="0" w:space="0" w:color="auto"/>
                  </w:divBdr>
                </w:div>
                <w:div w:id="356925499">
                  <w:marLeft w:val="0"/>
                  <w:marRight w:val="0"/>
                  <w:marTop w:val="0"/>
                  <w:marBottom w:val="0"/>
                  <w:divBdr>
                    <w:top w:val="none" w:sz="0" w:space="0" w:color="auto"/>
                    <w:left w:val="none" w:sz="0" w:space="0" w:color="auto"/>
                    <w:bottom w:val="none" w:sz="0" w:space="0" w:color="auto"/>
                    <w:right w:val="none" w:sz="0" w:space="0" w:color="auto"/>
                  </w:divBdr>
                </w:div>
                <w:div w:id="593054429">
                  <w:marLeft w:val="0"/>
                  <w:marRight w:val="0"/>
                  <w:marTop w:val="0"/>
                  <w:marBottom w:val="0"/>
                  <w:divBdr>
                    <w:top w:val="none" w:sz="0" w:space="0" w:color="auto"/>
                    <w:left w:val="none" w:sz="0" w:space="0" w:color="auto"/>
                    <w:bottom w:val="none" w:sz="0" w:space="0" w:color="auto"/>
                    <w:right w:val="none" w:sz="0" w:space="0" w:color="auto"/>
                  </w:divBdr>
                </w:div>
                <w:div w:id="80828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792140">
      <w:bodyDiv w:val="1"/>
      <w:marLeft w:val="0"/>
      <w:marRight w:val="0"/>
      <w:marTop w:val="0"/>
      <w:marBottom w:val="0"/>
      <w:divBdr>
        <w:top w:val="none" w:sz="0" w:space="0" w:color="auto"/>
        <w:left w:val="none" w:sz="0" w:space="0" w:color="auto"/>
        <w:bottom w:val="none" w:sz="0" w:space="0" w:color="auto"/>
        <w:right w:val="none" w:sz="0" w:space="0" w:color="auto"/>
      </w:divBdr>
    </w:div>
    <w:div w:id="2041784820">
      <w:bodyDiv w:val="1"/>
      <w:marLeft w:val="0"/>
      <w:marRight w:val="0"/>
      <w:marTop w:val="0"/>
      <w:marBottom w:val="0"/>
      <w:divBdr>
        <w:top w:val="none" w:sz="0" w:space="0" w:color="auto"/>
        <w:left w:val="none" w:sz="0" w:space="0" w:color="auto"/>
        <w:bottom w:val="none" w:sz="0" w:space="0" w:color="auto"/>
        <w:right w:val="none" w:sz="0" w:space="0" w:color="auto"/>
      </w:divBdr>
    </w:div>
    <w:div w:id="2067989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aingps.anatomyworks.org/mrs-sim"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B980F-8341-AC44-A873-39D3CDC38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15</Pages>
  <Words>7397</Words>
  <Characters>42164</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 Hui</dc:creator>
  <cp:keywords/>
  <dc:description/>
  <cp:lastModifiedBy>Steve Hui</cp:lastModifiedBy>
  <cp:revision>39</cp:revision>
  <dcterms:created xsi:type="dcterms:W3CDTF">2021-12-16T21:31:00Z</dcterms:created>
  <dcterms:modified xsi:type="dcterms:W3CDTF">2021-12-30T20:55:00Z</dcterms:modified>
</cp:coreProperties>
</file>